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F11552" w:rsidRDefault="00F11552">
      <w:bookmarkStart w:id="0" w:name="_GoBack"/>
      <w:bookmarkEnd w:id="0"/>
    </w:p>
    <w:p w:rsidR="00F11552" w:rsidRDefault="00F11552"/>
    <w:p w:rsidR="00F11552" w:rsidRDefault="003D791A" w:rsidP="00D2302D">
      <w:pPr>
        <w:jc w:val="center"/>
      </w:pPr>
      <w:r>
        <w:rPr>
          <w:rFonts w:hint="eastAsia"/>
        </w:rPr>
        <w:t>Table S1</w:t>
      </w:r>
      <w:r w:rsidR="00CC0644">
        <w:rPr>
          <w:rFonts w:hint="eastAsia"/>
        </w:rPr>
        <w:t xml:space="preserve"> </w:t>
      </w:r>
      <w:r w:rsidR="00D40E9D">
        <w:rPr>
          <w:rFonts w:hint="eastAsia"/>
        </w:rPr>
        <w:t>Crustal thicknesses</w:t>
      </w:r>
      <w:r w:rsidR="00CC0644">
        <w:rPr>
          <w:rFonts w:hint="eastAsia"/>
        </w:rPr>
        <w:t xml:space="preserve"> in </w:t>
      </w:r>
      <w:r w:rsidR="00D40E9D">
        <w:rPr>
          <w:rFonts w:hint="eastAsia"/>
        </w:rPr>
        <w:t xml:space="preserve">the </w:t>
      </w:r>
      <w:r w:rsidR="00CC0644">
        <w:rPr>
          <w:rFonts w:hint="eastAsia"/>
        </w:rPr>
        <w:t>compilation of AN-Moho</w:t>
      </w:r>
    </w:p>
    <w:tbl>
      <w:tblPr>
        <w:tblStyle w:val="a3"/>
        <w:tblW w:w="3640" w:type="pct"/>
        <w:jc w:val="center"/>
        <w:tblBorders>
          <w:left w:val="none" w:sz="0" w:space="0" w:color="auto"/>
          <w:right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961"/>
        <w:gridCol w:w="995"/>
        <w:gridCol w:w="791"/>
        <w:gridCol w:w="1050"/>
        <w:gridCol w:w="1032"/>
        <w:gridCol w:w="1379"/>
      </w:tblGrid>
      <w:tr w:rsidR="00B269B1" w:rsidRPr="00B269B1" w:rsidTr="00150E8B">
        <w:trPr>
          <w:jc w:val="center"/>
        </w:trPr>
        <w:tc>
          <w:tcPr>
            <w:tcW w:w="774" w:type="pct"/>
            <w:vAlign w:val="center"/>
          </w:tcPr>
          <w:p w:rsidR="00B269B1" w:rsidRPr="00B269B1" w:rsidRDefault="00B269B1" w:rsidP="00B269B1">
            <w:pPr>
              <w:snapToGrid w:val="0"/>
              <w:jc w:val="center"/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Name</w:t>
            </w:r>
          </w:p>
        </w:tc>
        <w:tc>
          <w:tcPr>
            <w:tcW w:w="801" w:type="pct"/>
            <w:vAlign w:val="center"/>
          </w:tcPr>
          <w:p w:rsidR="00B269B1" w:rsidRDefault="00B269B1" w:rsidP="00B269B1">
            <w:pPr>
              <w:snapToGrid w:val="0"/>
              <w:jc w:val="center"/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Longitude</w:t>
            </w:r>
          </w:p>
          <w:p w:rsidR="00B269B1" w:rsidRPr="00B269B1" w:rsidRDefault="00B269B1" w:rsidP="00B269B1">
            <w:pPr>
              <w:snapToGrid w:val="0"/>
              <w:jc w:val="center"/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(</w:t>
            </w:r>
            <w:r>
              <w:rPr>
                <w:rFonts w:hint="eastAsia"/>
                <w:sz w:val="16"/>
                <w:szCs w:val="16"/>
              </w:rPr>
              <w:sym w:font="Symbol" w:char="F0B0"/>
            </w:r>
            <w:r>
              <w:rPr>
                <w:rFonts w:hint="eastAsia"/>
                <w:sz w:val="16"/>
                <w:szCs w:val="16"/>
              </w:rPr>
              <w:t>)</w:t>
            </w:r>
          </w:p>
        </w:tc>
        <w:tc>
          <w:tcPr>
            <w:tcW w:w="637" w:type="pct"/>
            <w:vAlign w:val="center"/>
          </w:tcPr>
          <w:p w:rsidR="00B269B1" w:rsidRDefault="00B269B1" w:rsidP="00B269B1">
            <w:pPr>
              <w:snapToGrid w:val="0"/>
              <w:jc w:val="center"/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Latitude</w:t>
            </w:r>
          </w:p>
          <w:p w:rsidR="00B269B1" w:rsidRPr="00B269B1" w:rsidRDefault="00B269B1" w:rsidP="00B269B1">
            <w:pPr>
              <w:snapToGrid w:val="0"/>
              <w:jc w:val="center"/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(</w:t>
            </w:r>
            <w:r>
              <w:rPr>
                <w:rFonts w:hint="eastAsia"/>
                <w:sz w:val="16"/>
                <w:szCs w:val="16"/>
              </w:rPr>
              <w:sym w:font="Symbol" w:char="F0B0"/>
            </w:r>
            <w:r>
              <w:rPr>
                <w:rFonts w:hint="eastAsia"/>
                <w:sz w:val="16"/>
                <w:szCs w:val="16"/>
              </w:rPr>
              <w:t>)</w:t>
            </w:r>
          </w:p>
        </w:tc>
        <w:tc>
          <w:tcPr>
            <w:tcW w:w="846" w:type="pct"/>
            <w:vAlign w:val="center"/>
          </w:tcPr>
          <w:p w:rsidR="00B269B1" w:rsidRDefault="00B269B1" w:rsidP="00B269B1">
            <w:pPr>
              <w:snapToGrid w:val="0"/>
              <w:jc w:val="center"/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Crustal thickness</w:t>
            </w:r>
          </w:p>
          <w:p w:rsidR="00B269B1" w:rsidRPr="00B269B1" w:rsidRDefault="00B269B1" w:rsidP="00B269B1">
            <w:pPr>
              <w:snapToGrid w:val="0"/>
              <w:jc w:val="center"/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(km)</w:t>
            </w:r>
          </w:p>
        </w:tc>
        <w:tc>
          <w:tcPr>
            <w:tcW w:w="831" w:type="pct"/>
            <w:vAlign w:val="center"/>
          </w:tcPr>
          <w:p w:rsidR="00B269B1" w:rsidRDefault="00B269B1" w:rsidP="00B269B1">
            <w:pPr>
              <w:snapToGrid w:val="0"/>
              <w:jc w:val="center"/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Moho depths</w:t>
            </w:r>
          </w:p>
          <w:p w:rsidR="00B269B1" w:rsidRPr="00B269B1" w:rsidRDefault="00B269B1" w:rsidP="00B269B1">
            <w:pPr>
              <w:snapToGrid w:val="0"/>
              <w:jc w:val="center"/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(km)</w:t>
            </w:r>
          </w:p>
        </w:tc>
        <w:tc>
          <w:tcPr>
            <w:tcW w:w="1111" w:type="pct"/>
            <w:vAlign w:val="center"/>
          </w:tcPr>
          <w:p w:rsidR="00B269B1" w:rsidRPr="00B269B1" w:rsidRDefault="00B269B1" w:rsidP="00B269B1">
            <w:pPr>
              <w:snapToGrid w:val="0"/>
              <w:jc w:val="center"/>
              <w:rPr>
                <w:sz w:val="16"/>
                <w:szCs w:val="16"/>
              </w:rPr>
            </w:pPr>
            <w:r>
              <w:rPr>
                <w:rFonts w:hint="eastAsia"/>
                <w:sz w:val="16"/>
                <w:szCs w:val="16"/>
              </w:rPr>
              <w:t>Sources</w:t>
            </w:r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9169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6.02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5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5.0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2.3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1" w:tooltip="Hoffmann, 2003 #1103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Hoffmann&lt;/Author&gt;&lt;Year&gt;2003&lt;/Year&gt;&lt;RecNum&gt;1103&lt;/RecNum&gt;&lt;IDText&gt;Hoffmann_etal_2003&lt;/IDText&gt;&lt;DisplayText&gt;&lt;style face="superscript"&gt;1&lt;/style&gt;&lt;/DisplayText&gt;&lt;record&gt;&lt;rec-number&gt;1103&lt;/rec-number&gt;&lt;foreign-keys&gt;&lt;key app="EN" db-id="22ep95pskva926eatdqpf9dazppdd92tspt9" timestamp="1369814312"&gt;1103&lt;/key&gt;&lt;/foreign-keys&gt;&lt;ref-type name="Conference Paper"&gt;47&lt;/ref-type&gt;&lt;contributors&gt;&lt;authors&gt;&lt;author&gt;Hoffmann, M.&lt;/author&gt;&lt;author&gt;Eckstaller, A.&lt;/author&gt;&lt;author&gt;Jokat, W.&lt;/author&gt;&lt;author&gt;Miller, H.&lt;/author&gt;&lt;/authors&gt;&lt;/contributors&gt;&lt;titles&gt;&lt;title&gt;Development of a 3-D Crustal Model in the Western Dronning Maud Land Region, Antarctica, from the Interpretation of different geophysical data sets&lt;/title&gt;&lt;secondary-title&gt;Workshop &amp;quot;East-West Antarctic Tectonics and Gondwana Breakup 60W to 60E&amp;quot; at ISAES IX meeting, September 8-12&lt;/secondary-title&gt;&lt;/titles&gt;&lt;dates&gt;&lt;year&gt;2003&lt;/year&gt;&lt;/dates&gt;&lt;pub-location&gt;Potsdam&lt;/pub-location&gt;&lt;label&gt;Hoffmann_etal_2003&lt;/label&gt;&lt;urls&gt;&lt;/urls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1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9172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9.7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3.6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4.0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2.6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1" w:tooltip="Hoffmann, 2003 #1103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Hoffmann&lt;/Author&gt;&lt;Year&gt;2003&lt;/Year&gt;&lt;RecNum&gt;1103&lt;/RecNum&gt;&lt;IDText&gt;Hoffmann_etal_2003&lt;/IDText&gt;&lt;DisplayText&gt;&lt;style face="superscript"&gt;1&lt;/style&gt;&lt;/DisplayText&gt;&lt;record&gt;&lt;rec-number&gt;1103&lt;/rec-number&gt;&lt;foreign-keys&gt;&lt;key app="EN" db-id="22ep95pskva926eatdqpf9dazppdd92tspt9" timestamp="1369814312"&gt;1103&lt;/key&gt;&lt;/foreign-keys&gt;&lt;ref-type name="Conference Paper"&gt;47&lt;/ref-type&gt;&lt;contributors&gt;&lt;authors&gt;&lt;author&gt;Hoffmann, M.&lt;/author&gt;&lt;author&gt;Eckstaller, A.&lt;/author&gt;&lt;author&gt;Jokat, W.&lt;/author&gt;&lt;author&gt;Miller, H.&lt;/author&gt;&lt;/authors&gt;&lt;/contributors&gt;&lt;titles&gt;&lt;title&gt;Development of a 3-D Crustal Model in the Western Dronning Maud Land Region, Antarctica, from the Interpretation of different geophysical data sets&lt;/title&gt;&lt;secondary-title&gt;Workshop &amp;quot;East-West Antarctic Tectonics and Gondwana Breakup 60W to 60E&amp;quot; at ISAES IX meeting, September 8-12&lt;/secondary-title&gt;&lt;/titles&gt;&lt;dates&gt;&lt;year&gt;2003&lt;/year&gt;&lt;/dates&gt;&lt;pub-location&gt;Potsdam&lt;/pub-location&gt;&lt;label&gt;Hoffmann_etal_2003&lt;/label&gt;&lt;urls&gt;&lt;/urls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1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96100B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5.9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67.7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2.0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6.0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2" w:tooltip="Jokat, 2004 #1104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Jokat&lt;/Author&gt;&lt;Year&gt;2004&lt;/Year&gt;&lt;RecNum&gt;1104&lt;/RecNum&gt;&lt;IDText&gt;Jokat_etal_2004&lt;/IDText&gt;&lt;DisplayText&gt;&lt;style face="superscript"&gt;2&lt;/style&gt;&lt;/DisplayText&gt;&lt;record&gt;&lt;rec-number&gt;1104&lt;/rec-number&gt;&lt;foreign-keys&gt;&lt;key app="EN" db-id="22ep95pskva926eatdqpf9dazppdd92tspt9" timestamp="1369816846"&gt;1104&lt;/key&gt;&lt;/foreign-keys&gt;&lt;ref-type name="Journal Article"&gt;17&lt;/ref-type&gt;&lt;contributors&gt;&lt;authors&gt;&lt;author&gt;Jokat, Wilfried&lt;/author&gt;&lt;author&gt;Ritzmann, Oliver&lt;/author&gt;&lt;author&gt;Reichert, Christian&lt;/author&gt;&lt;author&gt;Hinz, Karl&lt;/author&gt;&lt;/authors&gt;&lt;/contributors&gt;&lt;titles&gt;&lt;title&gt;Deep Crustal Structure of the Continental Margin off the Explora Escarpment and in the Lazarev Sea, East Antarctica&lt;/title&gt;&lt;secondary-title&gt;Marine Geophysical Researches&lt;/secondary-title&gt;&lt;alt-title&gt;Mar Geophys Res&lt;/alt-title&gt;&lt;/titles&gt;&lt;periodical&gt;&lt;full-title&gt;Marine Geophysical Researches&lt;/full-title&gt;&lt;abbr-1&gt;Mar Geophys Res&lt;/abbr-1&gt;&lt;/periodical&gt;&lt;alt-periodical&gt;&lt;full-title&gt;Marine Geophysical Researches&lt;/full-title&gt;&lt;abbr-1&gt;Mar Geophys Res&lt;/abbr-1&gt;&lt;/alt-periodical&gt;&lt;pages&gt;283-304&lt;/pages&gt;&lt;volume&gt;25&lt;/volume&gt;&lt;number&gt;3-4&lt;/number&gt;&lt;keywords&gt;&lt;keyword&gt;Rifted continent margin&lt;/keyword&gt;&lt;keyword&gt;Weddell Sea&lt;/keyword&gt;&lt;keyword&gt;Antarctica&lt;/keyword&gt;&lt;keyword&gt;seismic reflection data&lt;/keyword&gt;&lt;keyword&gt;seismic refraction data&lt;/keyword&gt;&lt;keyword&gt;continent–ocean transition&lt;/keyword&gt;&lt;keyword&gt;Gondwana&lt;/keyword&gt;&lt;/keywords&gt;&lt;dates&gt;&lt;year&gt;2004&lt;/year&gt;&lt;pub-dates&gt;&lt;date&gt;2004/09/01&lt;/date&gt;&lt;/pub-dates&gt;&lt;/dates&gt;&lt;publisher&gt;Kluwer Academic Publishers&lt;/publisher&gt;&lt;isbn&gt;0025-3235&lt;/isbn&gt;&lt;label&gt;Jokat_etal_2004&lt;/label&gt;&lt;urls&gt;&lt;related-urls&gt;&lt;url&gt;http://dx.doi.org/10.1007/s11001-005-1337-9&lt;/url&gt;&lt;/related-urls&gt;&lt;/urls&gt;&lt;electronic-resource-num&gt;10.1007/s11001-005-1337-9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2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96100E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6.1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69.7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3.0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5.0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2" w:tooltip="Jokat, 2004 #1104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Jokat&lt;/Author&gt;&lt;Year&gt;2004&lt;/Year&gt;&lt;RecNum&gt;1104&lt;/RecNum&gt;&lt;IDText&gt;Jokat_etal_2004&lt;/IDText&gt;&lt;DisplayText&gt;&lt;style face="superscript"&gt;2&lt;/style&gt;&lt;/DisplayText&gt;&lt;record&gt;&lt;rec-number&gt;1104&lt;/rec-number&gt;&lt;foreign-keys&gt;&lt;key app="EN" db-id="22ep95pskva926eatdqpf9dazppdd92tspt9" timestamp="1369816846"&gt;1104&lt;/key&gt;&lt;/foreign-keys&gt;&lt;ref-type name="Journal Article"&gt;17&lt;/ref-type&gt;&lt;contributors&gt;&lt;authors&gt;&lt;author&gt;Jokat, Wilfried&lt;/author&gt;&lt;author&gt;Ritzmann, Oliver&lt;/author&gt;&lt;author&gt;Reichert, Christian&lt;/author&gt;&lt;author&gt;Hinz, Karl&lt;/author&gt;&lt;/authors&gt;&lt;/contributors&gt;&lt;titles&gt;&lt;title&gt;Deep Crustal Structure of the Continental Margin off the Explora Escarpment and in the Lazarev Sea, East Antarctica&lt;/title&gt;&lt;secondary-title&gt;Marine Geophysical Researches&lt;/secondary-title&gt;&lt;alt-title&gt;Mar Geophys Res&lt;/alt-title&gt;&lt;/titles&gt;&lt;periodical&gt;&lt;full-title&gt;Marine Geophysical Researches&lt;/full-title&gt;&lt;abbr-1&gt;Mar Geophys Res&lt;/abbr-1&gt;&lt;/periodical&gt;&lt;alt-periodical&gt;&lt;full-title&gt;Marine Geophysical Researches&lt;/full-title&gt;&lt;abbr-1&gt;Mar Geophys Res&lt;/abbr-1&gt;&lt;/alt-periodical&gt;&lt;pages&gt;283-304&lt;/pages&gt;&lt;volume&gt;25&lt;/volume&gt;&lt;number&gt;3-4&lt;/number&gt;&lt;keywords&gt;&lt;keyword&gt;Rifted continent margin&lt;/keyword&gt;&lt;keyword&gt;Weddell Sea&lt;/keyword&gt;&lt;keyword&gt;Antarctica&lt;/keyword&gt;&lt;keyword&gt;seismic reflection data&lt;/keyword&gt;&lt;keyword&gt;seismic refraction data&lt;/keyword&gt;&lt;keyword&gt;continent–ocean transition&lt;/keyword&gt;&lt;keyword&gt;Gondwana&lt;/keyword&gt;&lt;/keywords&gt;&lt;dates&gt;&lt;year&gt;2004&lt;/year&gt;&lt;pub-dates&gt;&lt;date&gt;2004/09/01&lt;/date&gt;&lt;/pub-dates&gt;&lt;/dates&gt;&lt;publisher&gt;Kluwer Academic Publishers&lt;/publisher&gt;&lt;isbn&gt;0025-3235&lt;/isbn&gt;&lt;label&gt;Jokat_etal_2004&lt;/label&gt;&lt;urls&gt;&lt;related-urls&gt;&lt;url&gt;http://dx.doi.org/10.1007/s11001-005-1337-9&lt;/url&gt;&lt;/related-urls&gt;&lt;/urls&gt;&lt;electronic-resource-num&gt;10.1007/s11001-005-1337-9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2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96110B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14.1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69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0.0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4.0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2" w:tooltip="Jokat, 2004 #1104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Jokat&lt;/Author&gt;&lt;Year&gt;2004&lt;/Year&gt;&lt;RecNum&gt;1104&lt;/RecNum&gt;&lt;IDText&gt;Jokat_etal_2004&lt;/IDText&gt;&lt;DisplayText&gt;&lt;style face="superscript"&gt;2&lt;/style&gt;&lt;/DisplayText&gt;&lt;record&gt;&lt;rec-number&gt;1104&lt;/rec-number&gt;&lt;foreign-keys&gt;&lt;key app="EN" db-id="22ep95pskva926eatdqpf9dazppdd92tspt9" timestamp="1369816846"&gt;1104&lt;/key&gt;&lt;/foreign-keys&gt;&lt;ref-type name="Journal Article"&gt;17&lt;/ref-type&gt;&lt;contributors&gt;&lt;authors&gt;&lt;author&gt;Jokat, Wilfried&lt;/author&gt;&lt;author&gt;Ritzmann, Oliver&lt;/author&gt;&lt;author&gt;Reichert, Christian&lt;/author&gt;&lt;author&gt;Hinz, Karl&lt;/author&gt;&lt;/authors&gt;&lt;/contributors&gt;&lt;titles&gt;&lt;title&gt;Deep Crustal Structure of the Continental Margin off the Explora Escarpment and in the Lazarev Sea, East Antarctica&lt;/title&gt;&lt;secondary-title&gt;Marine Geophysical Researches&lt;/secondary-title&gt;&lt;alt-title&gt;Mar Geophys Res&lt;/alt-title&gt;&lt;/titles&gt;&lt;periodical&gt;&lt;full-title&gt;Marine Geophysical Researches&lt;/full-title&gt;&lt;abbr-1&gt;Mar Geophys Res&lt;/abbr-1&gt;&lt;/periodical&gt;&lt;alt-periodical&gt;&lt;full-title&gt;Marine Geophysical Researches&lt;/full-title&gt;&lt;abbr-1&gt;Mar Geophys Res&lt;/abbr-1&gt;&lt;/alt-periodical&gt;&lt;pages&gt;283-304&lt;/pages&gt;&lt;volume&gt;25&lt;/volume&gt;&lt;number&gt;3-4&lt;/number&gt;&lt;keywords&gt;&lt;keyword&gt;Rifted continent margin&lt;/keyword&gt;&lt;keyword&gt;Weddell Sea&lt;/keyword&gt;&lt;keyword&gt;Antarctica&lt;/keyword&gt;&lt;keyword&gt;seismic reflection data&lt;/keyword&gt;&lt;keyword&gt;seismic refraction data&lt;/keyword&gt;&lt;keyword&gt;continent–ocean transition&lt;/keyword&gt;&lt;keyword&gt;Gondwana&lt;/keyword&gt;&lt;/keywords&gt;&lt;dates&gt;&lt;year&gt;2004&lt;/year&gt;&lt;pub-dates&gt;&lt;date&gt;2004/09/01&lt;/date&gt;&lt;/pub-dates&gt;&lt;/dates&gt;&lt;publisher&gt;Kluwer Academic Publishers&lt;/publisher&gt;&lt;isbn&gt;0025-3235&lt;/isbn&gt;&lt;label&gt;Jokat_etal_2004&lt;/label&gt;&lt;urls&gt;&lt;related-urls&gt;&lt;url&gt;http://dx.doi.org/10.1007/s11001-005-1337-9&lt;/url&gt;&lt;/related-urls&gt;&lt;/urls&gt;&lt;electronic-resource-num&gt;10.1007/s11001-005-1337-9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2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96110E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12.5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3.5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1.0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3.0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2" w:tooltip="Jokat, 2004 #1104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Jokat&lt;/Author&gt;&lt;Year&gt;2004&lt;/Year&gt;&lt;RecNum&gt;1104&lt;/RecNum&gt;&lt;IDText&gt;Jokat_etal_2004&lt;/IDText&gt;&lt;DisplayText&gt;&lt;style face="superscript"&gt;2&lt;/style&gt;&lt;/DisplayText&gt;&lt;record&gt;&lt;rec-number&gt;1104&lt;/rec-number&gt;&lt;foreign-keys&gt;&lt;key app="EN" db-id="22ep95pskva926eatdqpf9dazppdd92tspt9" timestamp="1369816846"&gt;1104&lt;/key&gt;&lt;/foreign-keys&gt;&lt;ref-type name="Journal Article"&gt;17&lt;/ref-type&gt;&lt;contributors&gt;&lt;authors&gt;&lt;author&gt;Jokat, Wilfried&lt;/author&gt;&lt;author&gt;Ritzmann, Oliver&lt;/author&gt;&lt;author&gt;Reichert, Christian&lt;/author&gt;&lt;author&gt;Hinz, Karl&lt;/author&gt;&lt;/authors&gt;&lt;/contributors&gt;&lt;titles&gt;&lt;title&gt;Deep Crustal Structure of the Continental Margin off the Explora Escarpment and in the Lazarev Sea, East Antarctica&lt;/title&gt;&lt;secondary-title&gt;Marine Geophysical Researches&lt;/secondary-title&gt;&lt;alt-title&gt;Mar Geophys Res&lt;/alt-title&gt;&lt;/titles&gt;&lt;periodical&gt;&lt;full-title&gt;Marine Geophysical Researches&lt;/full-title&gt;&lt;abbr-1&gt;Mar Geophys Res&lt;/abbr-1&gt;&lt;/periodical&gt;&lt;alt-periodical&gt;&lt;full-title&gt;Marine Geophysical Researches&lt;/full-title&gt;&lt;abbr-1&gt;Mar Geophys Res&lt;/abbr-1&gt;&lt;/alt-periodical&gt;&lt;pages&gt;283-304&lt;/pages&gt;&lt;volume&gt;25&lt;/volume&gt;&lt;number&gt;3-4&lt;/number&gt;&lt;keywords&gt;&lt;keyword&gt;Rifted continent margin&lt;/keyword&gt;&lt;keyword&gt;Weddell Sea&lt;/keyword&gt;&lt;keyword&gt;Antarctica&lt;/keyword&gt;&lt;keyword&gt;seismic reflection data&lt;/keyword&gt;&lt;keyword&gt;seismic refraction data&lt;/keyword&gt;&lt;keyword&gt;continent–ocean transition&lt;/keyword&gt;&lt;keyword&gt;Gondwana&lt;/keyword&gt;&lt;/keywords&gt;&lt;dates&gt;&lt;year&gt;2004&lt;/year&gt;&lt;pub-dates&gt;&lt;date&gt;2004/09/01&lt;/date&gt;&lt;/pub-dates&gt;&lt;/dates&gt;&lt;publisher&gt;Kluwer Academic Publishers&lt;/publisher&gt;&lt;isbn&gt;0025-3235&lt;/isbn&gt;&lt;label&gt;Jokat_etal_2004&lt;/label&gt;&lt;urls&gt;&lt;related-urls&gt;&lt;url&gt;http://dx.doi.org/10.1007/s11001-005-1337-9&lt;/url&gt;&lt;/related-urls&gt;&lt;/urls&gt;&lt;electronic-resource-num&gt;10.1007/s11001-005-1337-9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2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A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67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2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2.0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2.0</w:t>
            </w:r>
          </w:p>
        </w:tc>
        <w:tc>
          <w:tcPr>
            <w:tcW w:w="1111" w:type="pct"/>
          </w:tcPr>
          <w:p w:rsidR="00B269B1" w:rsidRPr="00B269B1" w:rsidRDefault="00921558" w:rsidP="00150E8B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fldChar w:fldCharType="begin">
                <w:fldData xml:space="preserve">PEVuZE5vdGU+PENpdGU+PEF1dGhvcj5Lb2xtYWtvdjwvQXV0aG9yPjxZZWFyPjE5NzU8L1llYXI+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</w:fldData>
              </w:fldChar>
            </w:r>
            <w:r w:rsidR="00150E8B">
              <w:rPr>
                <w:sz w:val="16"/>
                <w:szCs w:val="16"/>
              </w:rPr>
              <w:instrText xml:space="preserve"> ADDIN EN.CITE </w:instrText>
            </w:r>
            <w:r w:rsidR="00150E8B">
              <w:rPr>
                <w:sz w:val="16"/>
                <w:szCs w:val="16"/>
              </w:rPr>
              <w:fldChar w:fldCharType="begin">
                <w:fldData xml:space="preserve">PEVuZE5vdGU+PENpdGU+PEF1dGhvcj5Lb2xtYWtvdjwvQXV0aG9yPjxZZWFyPjE5NzU8L1llYXI+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</w:fldData>
              </w:fldChar>
            </w:r>
            <w:r w:rsidR="00150E8B">
              <w:rPr>
                <w:sz w:val="16"/>
                <w:szCs w:val="16"/>
              </w:rPr>
              <w:instrText xml:space="preserve"> ADDIN EN.CITE.DATA </w:instrText>
            </w:r>
            <w:r w:rsidR="00150E8B">
              <w:rPr>
                <w:sz w:val="16"/>
                <w:szCs w:val="16"/>
              </w:rPr>
            </w:r>
            <w:r w:rsidR="00150E8B">
              <w:rPr>
                <w:sz w:val="16"/>
                <w:szCs w:val="16"/>
              </w:rPr>
              <w:fldChar w:fldCharType="end"/>
            </w:r>
            <w:r>
              <w:rPr>
                <w:sz w:val="16"/>
                <w:szCs w:val="16"/>
              </w:rPr>
            </w:r>
            <w:r>
              <w:rPr>
                <w:sz w:val="16"/>
                <w:szCs w:val="16"/>
              </w:rPr>
              <w:fldChar w:fldCharType="separate"/>
            </w:r>
            <w:hyperlink w:anchor="_ENREF_3" w:tooltip="Kolmakov, 1975 #1117" w:history="1"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3</w:t>
              </w:r>
            </w:hyperlink>
            <w:r w:rsidR="00150E8B" w:rsidRPr="00150E8B">
              <w:rPr>
                <w:noProof/>
                <w:sz w:val="16"/>
                <w:szCs w:val="16"/>
                <w:vertAlign w:val="superscript"/>
              </w:rPr>
              <w:t>,</w:t>
            </w:r>
            <w:hyperlink w:anchor="_ENREF_4" w:tooltip="Baranov, 2013 #1178" w:history="1"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4</w:t>
              </w:r>
            </w:hyperlink>
            <w:r>
              <w:rPr>
                <w:sz w:val="16"/>
                <w:szCs w:val="16"/>
              </w:rPr>
              <w:fldChar w:fldCharType="end"/>
            </w:r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AMERY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73.85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69.71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0.0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0.0</w:t>
            </w:r>
          </w:p>
        </w:tc>
        <w:tc>
          <w:tcPr>
            <w:tcW w:w="1111" w:type="pct"/>
          </w:tcPr>
          <w:p w:rsidR="00B269B1" w:rsidRPr="00B269B1" w:rsidRDefault="00921558" w:rsidP="00150E8B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fldChar w:fldCharType="begin">
                <w:fldData xml:space="preserve">PEVuZE5vdGU+PENpdGU+PEF1dGhvcj5Lb2xtYWtvdjwvQXV0aG9yPjxZZWFyPjE5NzU8L1llYXI+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</w:fldData>
              </w:fldChar>
            </w:r>
            <w:r w:rsidR="00150E8B">
              <w:rPr>
                <w:sz w:val="16"/>
                <w:szCs w:val="16"/>
              </w:rPr>
              <w:instrText xml:space="preserve"> ADDIN EN.CITE </w:instrText>
            </w:r>
            <w:r w:rsidR="00150E8B">
              <w:rPr>
                <w:sz w:val="16"/>
                <w:szCs w:val="16"/>
              </w:rPr>
              <w:fldChar w:fldCharType="begin">
                <w:fldData xml:space="preserve">PEVuZE5vdGU+PENpdGU+PEF1dGhvcj5Lb2xtYWtvdjwvQXV0aG9yPjxZZWFyPjE5NzU8L1llYXI+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</w:fldData>
              </w:fldChar>
            </w:r>
            <w:r w:rsidR="00150E8B">
              <w:rPr>
                <w:sz w:val="16"/>
                <w:szCs w:val="16"/>
              </w:rPr>
              <w:instrText xml:space="preserve"> ADDIN EN.CITE.DATA </w:instrText>
            </w:r>
            <w:r w:rsidR="00150E8B">
              <w:rPr>
                <w:sz w:val="16"/>
                <w:szCs w:val="16"/>
              </w:rPr>
            </w:r>
            <w:r w:rsidR="00150E8B">
              <w:rPr>
                <w:sz w:val="16"/>
                <w:szCs w:val="16"/>
              </w:rPr>
              <w:fldChar w:fldCharType="end"/>
            </w:r>
            <w:r>
              <w:rPr>
                <w:sz w:val="16"/>
                <w:szCs w:val="16"/>
              </w:rPr>
            </w:r>
            <w:r>
              <w:rPr>
                <w:sz w:val="16"/>
                <w:szCs w:val="16"/>
              </w:rPr>
              <w:fldChar w:fldCharType="separate"/>
            </w:r>
            <w:hyperlink w:anchor="_ENREF_3" w:tooltip="Kolmakov, 1975 #1117" w:history="1"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3</w:t>
              </w:r>
            </w:hyperlink>
            <w:r w:rsidR="00150E8B" w:rsidRPr="00150E8B">
              <w:rPr>
                <w:noProof/>
                <w:sz w:val="16"/>
                <w:szCs w:val="16"/>
                <w:vertAlign w:val="superscript"/>
              </w:rPr>
              <w:t>,</w:t>
            </w:r>
            <w:hyperlink w:anchor="_ENREF_4" w:tooltip="Baranov, 2013 #1178" w:history="1"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4</w:t>
              </w:r>
            </w:hyperlink>
            <w:r>
              <w:rPr>
                <w:sz w:val="16"/>
                <w:szCs w:val="16"/>
              </w:rPr>
              <w:fldChar w:fldCharType="end"/>
            </w:r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AN01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66.92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7.19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0.0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9.8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5" w:tooltip="Bannister, 2003 #1116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Bannister&lt;/Author&gt;&lt;Year&gt;2003&lt;/Year&gt;&lt;RecNum&gt;1116&lt;/RecNum&gt;&lt;IDText&gt;Bannister_etal_2003&lt;/IDText&gt;&lt;DisplayText&gt;&lt;style face="superscript"&gt;5&lt;/style&gt;&lt;/DisplayText&gt;&lt;record&gt;&lt;rec-number&gt;1116&lt;/rec-number&gt;&lt;foreign-keys&gt;&lt;key app="EN" db-id="22ep95pskva926eatdqpf9dazppdd92tspt9" timestamp="1369966725"&gt;1116&lt;/key&gt;&lt;/foreign-keys&gt;&lt;ref-type name="Journal Article"&gt;17&lt;/ref-type&gt;&lt;contributors&gt;&lt;authors&gt;&lt;author&gt;Bannister, S.&lt;/author&gt;&lt;author&gt;Yu, J.&lt;/author&gt;&lt;author&gt;Leitner, B.&lt;/author&gt;&lt;author&gt;Kennett, B. L. N.&lt;/author&gt;&lt;/authors&gt;&lt;/contributors&gt;&lt;titles&gt;&lt;title&gt;Variations in crustal structure across the transition from West to East Antarctica, Southern Victoria Land&lt;/title&gt;&lt;secondary-title&gt;Geophysical Journal International&lt;/secondary-title&gt;&lt;/titles&gt;&lt;periodical&gt;&lt;full-title&gt;Geophysical Journal International&lt;/full-title&gt;&lt;/periodical&gt;&lt;pages&gt;870-880&lt;/pages&gt;&lt;volume&gt;155&lt;/volume&gt;&lt;number&gt;3&lt;/number&gt;&lt;keywords&gt;&lt;keyword&gt;Antarctica&lt;/keyword&gt;&lt;keyword&gt;crustal structure&lt;/keyword&gt;&lt;keyword&gt;inversion&lt;/keyword&gt;&lt;keyword&gt;Moho discontinuity&lt;/keyword&gt;&lt;keyword&gt;seismic velocity&lt;/keyword&gt;&lt;keyword&gt;shear wave&lt;/keyword&gt;&lt;keyword&gt;waveform analysis&lt;/keyword&gt;&lt;/keywords&gt;&lt;dates&gt;&lt;year&gt;2003&lt;/year&gt;&lt;/dates&gt;&lt;publisher&gt;Blackwell Science Ltd&lt;/publisher&gt;&lt;isbn&gt;1365-246X&lt;/isbn&gt;&lt;label&gt;Bannister_etal_2003&lt;/label&gt;&lt;urls&gt;&lt;related-urls&gt;&lt;url&gt;http://dx.doi.org/10.1111/j.1365-246X.2003.02094.x&lt;/url&gt;&lt;/related-urls&gt;&lt;/urls&gt;&lt;electronic-resource-num&gt;10.1111/j.1365-246X.2003.02094.x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5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AN05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63.96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7.69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8.0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7.8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5" w:tooltip="Bannister, 2003 #1116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Bannister&lt;/Author&gt;&lt;Year&gt;2003&lt;/Year&gt;&lt;RecNum&gt;1116&lt;/RecNum&gt;&lt;IDText&gt;Bannister_etal_2003&lt;/IDText&gt;&lt;DisplayText&gt;&lt;style face="superscript"&gt;5&lt;/style&gt;&lt;/DisplayText&gt;&lt;record&gt;&lt;rec-number&gt;1116&lt;/rec-number&gt;&lt;foreign-keys&gt;&lt;key app="EN" db-id="22ep95pskva926eatdqpf9dazppdd92tspt9" timestamp="1369966725"&gt;1116&lt;/key&gt;&lt;/foreign-keys&gt;&lt;ref-type name="Journal Article"&gt;17&lt;/ref-type&gt;&lt;contributors&gt;&lt;authors&gt;&lt;author&gt;Bannister, S.&lt;/author&gt;&lt;author&gt;Yu, J.&lt;/author&gt;&lt;author&gt;Leitner, B.&lt;/author&gt;&lt;author&gt;Kennett, B. L. N.&lt;/author&gt;&lt;/authors&gt;&lt;/contributors&gt;&lt;titles&gt;&lt;title&gt;Variations in crustal structure across the transition from West to East Antarctica, Southern Victoria Land&lt;/title&gt;&lt;secondary-title&gt;Geophysical Journal International&lt;/secondary-title&gt;&lt;/titles&gt;&lt;periodical&gt;&lt;full-title&gt;Geophysical Journal International&lt;/full-title&gt;&lt;/periodical&gt;&lt;pages&gt;870-880&lt;/pages&gt;&lt;volume&gt;155&lt;/volume&gt;&lt;number&gt;3&lt;/number&gt;&lt;keywords&gt;&lt;keyword&gt;Antarctica&lt;/keyword&gt;&lt;keyword&gt;crustal structure&lt;/keyword&gt;&lt;keyword&gt;inversion&lt;/keyword&gt;&lt;keyword&gt;Moho discontinuity&lt;/keyword&gt;&lt;keyword&gt;seismic velocity&lt;/keyword&gt;&lt;keyword&gt;shear wave&lt;/keyword&gt;&lt;keyword&gt;waveform analysis&lt;/keyword&gt;&lt;/keywords&gt;&lt;dates&gt;&lt;year&gt;2003&lt;/year&gt;&lt;/dates&gt;&lt;publisher&gt;Blackwell Science Ltd&lt;/publisher&gt;&lt;isbn&gt;1365-246X&lt;/isbn&gt;&lt;label&gt;Bannister_etal_2003&lt;/label&gt;&lt;urls&gt;&lt;related-urls&gt;&lt;url&gt;http://dx.doi.org/10.1111/j.1365-246X.2003.02094.x&lt;/url&gt;&lt;/related-urls&gt;&lt;/urls&gt;&lt;electronic-resource-num&gt;10.1111/j.1365-246X.2003.02094.x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5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AN08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60.15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7.54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0.0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7.9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5" w:tooltip="Bannister, 2003 #1116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Bannister&lt;/Author&gt;&lt;Year&gt;2003&lt;/Year&gt;&lt;RecNum&gt;1116&lt;/RecNum&gt;&lt;IDText&gt;Bannister_etal_2003&lt;/IDText&gt;&lt;DisplayText&gt;&lt;style face="superscript"&gt;5&lt;/style&gt;&lt;/DisplayText&gt;&lt;record&gt;&lt;rec-number&gt;1116&lt;/rec-number&gt;&lt;foreign-keys&gt;&lt;key app="EN" db-id="22ep95pskva926eatdqpf9dazppdd92tspt9" timestamp="1369966725"&gt;1116&lt;/key&gt;&lt;/foreign-keys&gt;&lt;ref-type name="Journal Article"&gt;17&lt;/ref-type&gt;&lt;contributors&gt;&lt;authors&gt;&lt;author&gt;Bannister, S.&lt;/author&gt;&lt;author&gt;Yu, J.&lt;/author&gt;&lt;author&gt;Leitner, B.&lt;/author&gt;&lt;author&gt;Kennett, B. L. N.&lt;/author&gt;&lt;/authors&gt;&lt;/contributors&gt;&lt;titles&gt;&lt;title&gt;Variations in crustal structure across the transition from West to East Antarctica, Southern Victoria Land&lt;/title&gt;&lt;secondary-title&gt;Geophysical Journal International&lt;/secondary-title&gt;&lt;/titles&gt;&lt;periodical&gt;&lt;full-title&gt;Geophysical Journal International&lt;/full-title&gt;&lt;/periodical&gt;&lt;pages&gt;870-880&lt;/pages&gt;&lt;volume&gt;155&lt;/volume&gt;&lt;number&gt;3&lt;/number&gt;&lt;keywords&gt;&lt;keyword&gt;Antarctica&lt;/keyword&gt;&lt;keyword&gt;crustal structure&lt;/keyword&gt;&lt;keyword&gt;inversion&lt;/keyword&gt;&lt;keyword&gt;Moho discontinuity&lt;/keyword&gt;&lt;keyword&gt;seismic velocity&lt;/keyword&gt;&lt;keyword&gt;shear wave&lt;/keyword&gt;&lt;keyword&gt;waveform analysis&lt;/keyword&gt;&lt;/keywords&gt;&lt;dates&gt;&lt;year&gt;2003&lt;/year&gt;&lt;/dates&gt;&lt;publisher&gt;Blackwell Science Ltd&lt;/publisher&gt;&lt;isbn&gt;1365-246X&lt;/isbn&gt;&lt;label&gt;Bannister_etal_2003&lt;/label&gt;&lt;urls&gt;&lt;related-urls&gt;&lt;url&gt;http://dx.doi.org/10.1111/j.1365-246X.2003.02094.x&lt;/url&gt;&lt;/related-urls&gt;&lt;/urls&gt;&lt;electronic-resource-num&gt;10.1111/j.1365-246X.2003.02094.x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5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AN09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62.17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7.93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4.0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2.8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5" w:tooltip="Bannister, 2003 #1116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Bannister&lt;/Author&gt;&lt;Year&gt;2003&lt;/Year&gt;&lt;RecNum&gt;1116&lt;/RecNum&gt;&lt;IDText&gt;Bannister_etal_2003&lt;/IDText&gt;&lt;DisplayText&gt;&lt;style face="superscript"&gt;5&lt;/style&gt;&lt;/DisplayText&gt;&lt;record&gt;&lt;rec-number&gt;1116&lt;/rec-number&gt;&lt;foreign-keys&gt;&lt;key app="EN" db-id="22ep95pskva926eatdqpf9dazppdd92tspt9" timestamp="1369966725"&gt;1116&lt;/key&gt;&lt;/foreign-keys&gt;&lt;ref-type name="Journal Article"&gt;17&lt;/ref-type&gt;&lt;contributors&gt;&lt;authors&gt;&lt;author&gt;Bannister, S.&lt;/author&gt;&lt;author&gt;Yu, J.&lt;/author&gt;&lt;author&gt;Leitner, B.&lt;/author&gt;&lt;author&gt;Kennett, B. L. N.&lt;/author&gt;&lt;/authors&gt;&lt;/contributors&gt;&lt;titles&gt;&lt;title&gt;Variations in crustal structure across the transition from West to East Antarctica, Southern Victoria Land&lt;/title&gt;&lt;secondary-title&gt;Geophysical Journal International&lt;/secondary-title&gt;&lt;/titles&gt;&lt;periodical&gt;&lt;full-title&gt;Geophysical Journal International&lt;/full-title&gt;&lt;/periodical&gt;&lt;pages&gt;870-880&lt;/pages&gt;&lt;volume&gt;155&lt;/volume&gt;&lt;number&gt;3&lt;/number&gt;&lt;keywords&gt;&lt;keyword&gt;Antarctica&lt;/keyword&gt;&lt;keyword&gt;crustal structure&lt;/keyword&gt;&lt;keyword&gt;inversion&lt;/keyword&gt;&lt;keyword&gt;Moho discontinuity&lt;/keyword&gt;&lt;keyword&gt;seismic velocity&lt;/keyword&gt;&lt;keyword&gt;shear wave&lt;/keyword&gt;&lt;keyword&gt;waveform analysis&lt;/keyword&gt;&lt;/keywords&gt;&lt;dates&gt;&lt;year&gt;2003&lt;/year&gt;&lt;/dates&gt;&lt;publisher&gt;Blackwell Science Ltd&lt;/publisher&gt;&lt;isbn&gt;1365-246X&lt;/isbn&gt;&lt;label&gt;Bannister_etal_2003&lt;/label&gt;&lt;urls&gt;&lt;related-urls&gt;&lt;url&gt;http://dx.doi.org/10.1111/j.1365-246X.2003.02094.x&lt;/url&gt;&lt;/related-urls&gt;&lt;/urls&gt;&lt;electronic-resource-num&gt;10.1111/j.1365-246X.2003.02094.x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5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AN10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62.83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7.63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2.0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1.3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5" w:tooltip="Bannister, 2003 #1116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Bannister&lt;/Author&gt;&lt;Year&gt;2003&lt;/Year&gt;&lt;RecNum&gt;1116&lt;/RecNum&gt;&lt;IDText&gt;Bannister_etal_2003&lt;/IDText&gt;&lt;DisplayText&gt;&lt;style face="superscript"&gt;5&lt;/style&gt;&lt;/DisplayText&gt;&lt;record&gt;&lt;rec-number&gt;1116&lt;/rec-number&gt;&lt;foreign-keys&gt;&lt;key app="EN" db-id="22ep95pskva926eatdqpf9dazppdd92tspt9" timestamp="1369966725"&gt;1116&lt;/key&gt;&lt;/foreign-keys&gt;&lt;ref-type name="Journal Article"&gt;17&lt;/ref-type&gt;&lt;contributors&gt;&lt;authors&gt;&lt;author&gt;Bannister, S.&lt;/author&gt;&lt;author&gt;Yu, J.&lt;/author&gt;&lt;author&gt;Leitner, B.&lt;/author&gt;&lt;author&gt;Kennett, B. L. N.&lt;/author&gt;&lt;/authors&gt;&lt;/contributors&gt;&lt;titles&gt;&lt;title&gt;Variations in crustal structure across the transition from West to East Antarctica, Southern Victoria Land&lt;/title&gt;&lt;secondary-title&gt;Geophysical Journal International&lt;/secondary-title&gt;&lt;/titles&gt;&lt;periodical&gt;&lt;full-title&gt;Geophysical Journal International&lt;/full-title&gt;&lt;/periodical&gt;&lt;pages&gt;870-880&lt;/pages&gt;&lt;volume&gt;155&lt;/volume&gt;&lt;number&gt;3&lt;/number&gt;&lt;keywords&gt;&lt;keyword&gt;Antarctica&lt;/keyword&gt;&lt;keyword&gt;crustal structure&lt;/keyword&gt;&lt;keyword&gt;inversion&lt;/keyword&gt;&lt;keyword&gt;Moho discontinuity&lt;/keyword&gt;&lt;keyword&gt;seismic velocity&lt;/keyword&gt;&lt;keyword&gt;shear wave&lt;/keyword&gt;&lt;keyword&gt;waveform analysis&lt;/keyword&gt;&lt;/keywords&gt;&lt;dates&gt;&lt;year&gt;2003&lt;/year&gt;&lt;/dates&gt;&lt;publisher&gt;Blackwell Science Ltd&lt;/publisher&gt;&lt;isbn&gt;1365-246X&lt;/isbn&gt;&lt;label&gt;Bannister_etal_2003&lt;/label&gt;&lt;urls&gt;&lt;related-urls&gt;&lt;url&gt;http://dx.doi.org/10.1111/j.1365-246X.2003.02094.x&lt;/url&gt;&lt;/related-urls&gt;&lt;/urls&gt;&lt;electronic-resource-num&gt;10.1111/j.1365-246X.2003.02094.x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5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AWI2-4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13.09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4.5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5.9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5.0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6" w:tooltip="Bayer, 2009 #1008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Bayer&lt;/Author&gt;&lt;Year&gt;2009&lt;/Year&gt;&lt;RecNum&gt;1008&lt;/RecNum&gt;&lt;IDText&gt;Bayer_etal_2009&lt;/IDText&gt;&lt;DisplayText&gt;&lt;style face="superscript"&gt;6&lt;/style&gt;&lt;/DisplayText&gt;&lt;record&gt;&lt;rec-number&gt;1008&lt;/rec-number&gt;&lt;foreign-keys&gt;&lt;key app="EN" db-id="22ep95pskva926eatdqpf9dazppdd92tspt9" timestamp="1358991902"&gt;1008&lt;/key&gt;&lt;/foreign-keys&gt;&lt;ref-type name="Journal Article"&gt;17&lt;/ref-type&gt;&lt;contributors&gt;&lt;authors&gt;&lt;author&gt;Bayer, Bettina&lt;/author&gt;&lt;author&gt;Geissler, Wolfram H.&lt;/author&gt;&lt;author&gt;Eckstaller, A.&lt;/author&gt;&lt;author&gt;Jokat, Wilfried&lt;/author&gt;&lt;/authors&gt;&lt;/contributors&gt;&lt;titles&gt;&lt;title&gt;Seismic imaging of the crust beneath Dronning Maud Land, East Antarctica&lt;/title&gt;&lt;secondary-title&gt;Geophysical Journal International&lt;/secondary-title&gt;&lt;/titles&gt;&lt;periodical&gt;&lt;full-title&gt;Geophysical Journal International&lt;/full-title&gt;&lt;/periodical&gt;&lt;pages&gt;860-876&lt;/pages&gt;&lt;volume&gt;178&lt;/volume&gt;&lt;number&gt;2&lt;/number&gt;&lt;keywords&gt;&lt;keyword&gt;Controlled source seismology&lt;/keyword&gt;&lt;keyword&gt;Cratons&lt;/keyword&gt;&lt;keyword&gt;Crustal structure&lt;/keyword&gt;&lt;keyword&gt;Antarctica&lt;/keyword&gt;&lt;/keywords&gt;&lt;dates&gt;&lt;year&gt;2009&lt;/year&gt;&lt;/dates&gt;&lt;publisher&gt;Blackwell Publishing Ltd&lt;/publisher&gt;&lt;isbn&gt;1365-246X&lt;/isbn&gt;&lt;label&gt;Bayer_etal_2009&lt;/label&gt;&lt;urls&gt;&lt;related-urls&gt;&lt;url&gt;http://dx.doi.org/10.1111/j.1365-246X.2009.04196.x&lt;/url&gt;&lt;/related-urls&gt;&lt;/urls&gt;&lt;electronic-resource-num&gt;10.1111/j.1365-246X.2009.04196.x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6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B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78.2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68.77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4.0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4.0</w:t>
            </w:r>
          </w:p>
        </w:tc>
        <w:tc>
          <w:tcPr>
            <w:tcW w:w="1111" w:type="pct"/>
          </w:tcPr>
          <w:p w:rsidR="00B269B1" w:rsidRPr="00B269B1" w:rsidRDefault="00921558" w:rsidP="00150E8B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fldChar w:fldCharType="begin">
                <w:fldData xml:space="preserve">PEVuZE5vdGU+PENpdGU+PEF1dGhvcj5Lb2xtYWtvdjwvQXV0aG9yPjxZZWFyPjE5NzU8L1llYXI+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</w:fldData>
              </w:fldChar>
            </w:r>
            <w:r w:rsidR="00150E8B">
              <w:rPr>
                <w:sz w:val="16"/>
                <w:szCs w:val="16"/>
              </w:rPr>
              <w:instrText xml:space="preserve"> ADDIN EN.CITE </w:instrText>
            </w:r>
            <w:r w:rsidR="00150E8B">
              <w:rPr>
                <w:sz w:val="16"/>
                <w:szCs w:val="16"/>
              </w:rPr>
              <w:fldChar w:fldCharType="begin">
                <w:fldData xml:space="preserve">PEVuZE5vdGU+PENpdGU+PEF1dGhvcj5Lb2xtYWtvdjwvQXV0aG9yPjxZZWFyPjE5NzU8L1llYXI+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</w:fldData>
              </w:fldChar>
            </w:r>
            <w:r w:rsidR="00150E8B">
              <w:rPr>
                <w:sz w:val="16"/>
                <w:szCs w:val="16"/>
              </w:rPr>
              <w:instrText xml:space="preserve"> ADDIN EN.CITE.DATA </w:instrText>
            </w:r>
            <w:r w:rsidR="00150E8B">
              <w:rPr>
                <w:sz w:val="16"/>
                <w:szCs w:val="16"/>
              </w:rPr>
            </w:r>
            <w:r w:rsidR="00150E8B">
              <w:rPr>
                <w:sz w:val="16"/>
                <w:szCs w:val="16"/>
              </w:rPr>
              <w:fldChar w:fldCharType="end"/>
            </w:r>
            <w:r>
              <w:rPr>
                <w:sz w:val="16"/>
                <w:szCs w:val="16"/>
              </w:rPr>
            </w:r>
            <w:r>
              <w:rPr>
                <w:sz w:val="16"/>
                <w:szCs w:val="16"/>
              </w:rPr>
              <w:fldChar w:fldCharType="separate"/>
            </w:r>
            <w:hyperlink w:anchor="_ENREF_3" w:tooltip="Kolmakov, 1975 #1117" w:history="1"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3</w:t>
              </w:r>
            </w:hyperlink>
            <w:r w:rsidR="00150E8B" w:rsidRPr="00150E8B">
              <w:rPr>
                <w:noProof/>
                <w:sz w:val="16"/>
                <w:szCs w:val="16"/>
                <w:vertAlign w:val="superscript"/>
              </w:rPr>
              <w:t>,</w:t>
            </w:r>
            <w:hyperlink w:anchor="_ENREF_4" w:tooltip="Baranov, 2013 #1178" w:history="1"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4</w:t>
              </w:r>
            </w:hyperlink>
            <w:r>
              <w:rPr>
                <w:sz w:val="16"/>
                <w:szCs w:val="16"/>
              </w:rPr>
              <w:fldChar w:fldCharType="end"/>
            </w:r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BEAVER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68.34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0.75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0.0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0.0</w:t>
            </w:r>
          </w:p>
        </w:tc>
        <w:tc>
          <w:tcPr>
            <w:tcW w:w="1111" w:type="pct"/>
          </w:tcPr>
          <w:p w:rsidR="00B269B1" w:rsidRPr="00B269B1" w:rsidRDefault="00921558" w:rsidP="00150E8B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fldChar w:fldCharType="begin">
                <w:fldData xml:space="preserve">PEVuZE5vdGU+PENpdGU+PEF1dGhvcj5Lb2xtYWtvdjwvQXV0aG9yPjxZZWFyPjE5NzU8L1llYXI+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</w:fldData>
              </w:fldChar>
            </w:r>
            <w:r w:rsidR="00150E8B">
              <w:rPr>
                <w:sz w:val="16"/>
                <w:szCs w:val="16"/>
              </w:rPr>
              <w:instrText xml:space="preserve"> ADDIN EN.CITE </w:instrText>
            </w:r>
            <w:r w:rsidR="00150E8B">
              <w:rPr>
                <w:sz w:val="16"/>
                <w:szCs w:val="16"/>
              </w:rPr>
              <w:fldChar w:fldCharType="begin">
                <w:fldData xml:space="preserve">PEVuZE5vdGU+PENpdGU+PEF1dGhvcj5Lb2xtYWtvdjwvQXV0aG9yPjxZZWFyPjE5NzU8L1llYXI+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</w:fldData>
              </w:fldChar>
            </w:r>
            <w:r w:rsidR="00150E8B">
              <w:rPr>
                <w:sz w:val="16"/>
                <w:szCs w:val="16"/>
              </w:rPr>
              <w:instrText xml:space="preserve"> ADDIN EN.CITE.DATA </w:instrText>
            </w:r>
            <w:r w:rsidR="00150E8B">
              <w:rPr>
                <w:sz w:val="16"/>
                <w:szCs w:val="16"/>
              </w:rPr>
            </w:r>
            <w:r w:rsidR="00150E8B">
              <w:rPr>
                <w:sz w:val="16"/>
                <w:szCs w:val="16"/>
              </w:rPr>
              <w:fldChar w:fldCharType="end"/>
            </w:r>
            <w:r>
              <w:rPr>
                <w:sz w:val="16"/>
                <w:szCs w:val="16"/>
              </w:rPr>
            </w:r>
            <w:r>
              <w:rPr>
                <w:sz w:val="16"/>
                <w:szCs w:val="16"/>
              </w:rPr>
              <w:fldChar w:fldCharType="separate"/>
            </w:r>
            <w:hyperlink w:anchor="_ENREF_3" w:tooltip="Kolmakov, 1975 #1117" w:history="1"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3</w:t>
              </w:r>
            </w:hyperlink>
            <w:r w:rsidR="00150E8B" w:rsidRPr="00150E8B">
              <w:rPr>
                <w:noProof/>
                <w:sz w:val="16"/>
                <w:szCs w:val="16"/>
                <w:vertAlign w:val="superscript"/>
              </w:rPr>
              <w:t>,</w:t>
            </w:r>
            <w:hyperlink w:anchor="_ENREF_4" w:tooltip="Baranov, 2013 #1178" w:history="1"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4</w:t>
              </w:r>
            </w:hyperlink>
            <w:r>
              <w:rPr>
                <w:sz w:val="16"/>
                <w:szCs w:val="16"/>
              </w:rPr>
              <w:fldChar w:fldCharType="end"/>
            </w:r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BT01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66.563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1.112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5.0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3.3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7" w:tooltip="Agostinetti, 2004 #1119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Agostinetti&lt;/Author&gt;&lt;Year&gt;2004&lt;/Year&gt;&lt;RecNum&gt;1119&lt;/RecNum&gt;&lt;IDText&gt;Agostinetti_etal_2004ant&lt;/IDText&gt;&lt;DisplayText&gt;&lt;style face="superscript"&gt;7&lt;/style&gt;&lt;/DisplayText&gt;&lt;record&gt;&lt;rec-number&gt;1119&lt;/rec-number&gt;&lt;foreign-keys&gt;&lt;key app="EN" db-id="22ep95pskva926eatdqpf9dazppdd92tspt9" timestamp="1370747661"&gt;1119&lt;/key&gt;&lt;/foreign-keys&gt;&lt;ref-type name="Journal Article"&gt;17&lt;/ref-type&gt;&lt;contributors&gt;&lt;authors&gt;&lt;author&gt;Agostinetti, N.P.&lt;/author&gt;&lt;author&gt;Amato, A.&lt;/author&gt;&lt;author&gt;Cattaneo, M.&lt;/author&gt;&lt;author&gt;Di Bona, M.&lt;/author&gt;&lt;/authors&gt;&lt;/contributors&gt;&lt;titles&gt;&lt;title&gt;Crustal structure of northern Victoria Land from receiver function analysis&lt;/title&gt;&lt;secondary-title&gt;Terra Antarctica&lt;/secondary-title&gt;&lt;/titles&gt;&lt;periodical&gt;&lt;full-title&gt;Terra Antarctica&lt;/full-title&gt;&lt;/periodical&gt;&lt;pages&gt;5-14&lt;/pages&gt;&lt;volume&gt;11&lt;/volume&gt;&lt;dates&gt;&lt;year&gt;2004&lt;/year&gt;&lt;/dates&gt;&lt;label&gt;Agostinetti_etal_2004ant&lt;/label&gt;&lt;urls&gt;&lt;/urls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7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BT05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58.928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69.89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1.0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9.5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7" w:tooltip="Agostinetti, 2004 #1119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Agostinetti&lt;/Author&gt;&lt;Year&gt;2004&lt;/Year&gt;&lt;RecNum&gt;1119&lt;/RecNum&gt;&lt;IDText&gt;Agostinetti_etal_2004ant&lt;/IDText&gt;&lt;DisplayText&gt;&lt;style face="superscript"&gt;7&lt;/style&gt;&lt;/DisplayText&gt;&lt;record&gt;&lt;rec-number&gt;1119&lt;/rec-number&gt;&lt;foreign-keys&gt;&lt;key app="EN" db-id="22ep95pskva926eatdqpf9dazppdd92tspt9" timestamp="1370747661"&gt;1119&lt;/key&gt;&lt;/foreign-keys&gt;&lt;ref-type name="Journal Article"&gt;17&lt;/ref-type&gt;&lt;contributors&gt;&lt;authors&gt;&lt;author&gt;Agostinetti, N.P.&lt;/author&gt;&lt;author&gt;Amato, A.&lt;/author&gt;&lt;author&gt;Cattaneo, M.&lt;/author&gt;&lt;author&gt;Di Bona, M.&lt;/author&gt;&lt;/authors&gt;&lt;/contributors&gt;&lt;titles&gt;&lt;title&gt;Crustal structure of northern Victoria Land from receiver function analysis&lt;/title&gt;&lt;secondary-title&gt;Terra Antarctica&lt;/secondary-title&gt;&lt;/titles&gt;&lt;periodical&gt;&lt;full-title&gt;Terra Antarctica&lt;/full-title&gt;&lt;/periodical&gt;&lt;pages&gt;5-14&lt;/pages&gt;&lt;volume&gt;11&lt;/volume&gt;&lt;dates&gt;&lt;year&gt;2004&lt;/year&gt;&lt;/dates&gt;&lt;label&gt;Agostinetti_etal_2004ant&lt;/label&gt;&lt;urls&gt;&lt;/urls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7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BT06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57.337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69.514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2.0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1.4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7" w:tooltip="Agostinetti, 2004 #1119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Agostinetti&lt;/Author&gt;&lt;Year&gt;2004&lt;/Year&gt;&lt;RecNum&gt;1119&lt;/RecNum&gt;&lt;IDText&gt;Agostinetti_etal_2004ant&lt;/IDText&gt;&lt;DisplayText&gt;&lt;style face="superscript"&gt;7&lt;/style&gt;&lt;/DisplayText&gt;&lt;record&gt;&lt;rec-number&gt;1119&lt;/rec-number&gt;&lt;foreign-keys&gt;&lt;key app="EN" db-id="22ep95pskva926eatdqpf9dazppdd92tspt9" timestamp="1370747661"&gt;1119&lt;/key&gt;&lt;/foreign-keys&gt;&lt;ref-type name="Journal Article"&gt;17&lt;/ref-type&gt;&lt;contributors&gt;&lt;authors&gt;&lt;author&gt;Agostinetti, N.P.&lt;/author&gt;&lt;author&gt;Amato, A.&lt;/author&gt;&lt;author&gt;Cattaneo, M.&lt;/author&gt;&lt;author&gt;Di Bona, M.&lt;/author&gt;&lt;/authors&gt;&lt;/contributors&gt;&lt;titles&gt;&lt;title&gt;Crustal structure of northern Victoria Land from receiver function analysis&lt;/title&gt;&lt;secondary-title&gt;Terra Antarctica&lt;/secondary-title&gt;&lt;/titles&gt;&lt;periodical&gt;&lt;full-title&gt;Terra Antarctica&lt;/full-title&gt;&lt;/periodical&gt;&lt;pages&gt;5-14&lt;/pages&gt;&lt;volume&gt;11&lt;/volume&gt;&lt;dates&gt;&lt;year&gt;2004&lt;/year&gt;&lt;/dates&gt;&lt;label&gt;Agostinetti_etal_2004ant&lt;/label&gt;&lt;urls&gt;&lt;/urls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7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BT07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55.03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69.245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1.0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0.0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7" w:tooltip="Agostinetti, 2004 #1119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Agostinetti&lt;/Author&gt;&lt;Year&gt;2004&lt;/Year&gt;&lt;RecNum&gt;1119&lt;/RecNum&gt;&lt;IDText&gt;Agostinetti_etal_2004ant&lt;/IDText&gt;&lt;DisplayText&gt;&lt;style face="superscript"&gt;7&lt;/style&gt;&lt;/DisplayText&gt;&lt;record&gt;&lt;rec-number&gt;1119&lt;/rec-number&gt;&lt;foreign-keys&gt;&lt;key app="EN" db-id="22ep95pskva926eatdqpf9dazppdd92tspt9" timestamp="1370747661"&gt;1119&lt;/key&gt;&lt;/foreign-keys&gt;&lt;ref-type name="Journal Article"&gt;17&lt;/ref-type&gt;&lt;contributors&gt;&lt;authors&gt;&lt;author&gt;Agostinetti, N.P.&lt;/author&gt;&lt;author&gt;Amato, A.&lt;/author&gt;&lt;author&gt;Cattaneo, M.&lt;/author&gt;&lt;author&gt;Di Bona, M.&lt;/author&gt;&lt;/authors&gt;&lt;/contributors&gt;&lt;titles&gt;&lt;title&gt;Crustal structure of northern Victoria Land from receiver function analysis&lt;/title&gt;&lt;secondary-title&gt;Terra Antarctica&lt;/secondary-title&gt;&lt;/titles&gt;&lt;periodical&gt;&lt;full-title&gt;Terra Antarctica&lt;/full-title&gt;&lt;/periodical&gt;&lt;pages&gt;5-14&lt;/pages&gt;&lt;volume&gt;11&lt;/volume&gt;&lt;dates&gt;&lt;year&gt;2004&lt;/year&gt;&lt;/dates&gt;&lt;label&gt;Agostinetti_etal_2004ant&lt;/label&gt;&lt;urls&gt;&lt;/urls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7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BVLK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68.17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0.8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3.0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2.9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8" w:tooltip="Reading, 2006 #1095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Reading&lt;/Author&gt;&lt;Year&gt;2006&lt;/Year&gt;&lt;RecNum&gt;1095&lt;/RecNum&gt;&lt;IDText&gt;Reading_2006&lt;/IDText&gt;&lt;DisplayText&gt;&lt;style face="superscript"&gt;8&lt;/style&gt;&lt;/DisplayText&gt;&lt;record&gt;&lt;rec-number&gt;1095&lt;/rec-number&gt;&lt;foreign-keys&gt;&lt;key app="EN" db-id="22ep95pskva926eatdqpf9dazppdd92tspt9" timestamp="1369620042"&gt;1095&lt;/key&gt;&lt;/foreign-keys&gt;&lt;ref-type name="Journal Article"&gt;17&lt;/ref-type&gt;&lt;contributors&gt;&lt;authors&gt;&lt;author&gt;Reading, A. M.&lt;/author&gt;&lt;/authors&gt;&lt;/contributors&gt;&lt;titles&gt;&lt;title&gt;The seismic structure of Precambrian and early Palaeozoic terranes in the Lambert Glacier region, East Antarctica&lt;/title&gt;&lt;secondary-title&gt;Earth and Planetary Science Letters&lt;/secondary-title&gt;&lt;/titles&gt;&lt;periodical&gt;&lt;full-title&gt;Earth and Planetary Science Letters&lt;/full-title&gt;&lt;/periodical&gt;&lt;pages&gt;44-57&lt;/pages&gt;&lt;volume&gt;244&lt;/volume&gt;&lt;number&gt;1–2&lt;/number&gt;&lt;keywords&gt;&lt;keyword&gt;Lambert&lt;/keyword&gt;&lt;keyword&gt;East Antarctica&lt;/keyword&gt;&lt;keyword&gt;seismic structure&lt;/keyword&gt;&lt;keyword&gt;receiver functions&lt;/keyword&gt;&lt;keyword&gt;terranes&lt;/keyword&gt;&lt;/keywords&gt;&lt;dates&gt;&lt;year&gt;2006&lt;/year&gt;&lt;/dates&gt;&lt;isbn&gt;0012-821X&lt;/isbn&gt;&lt;label&gt;Reading_2006&lt;/label&gt;&lt;urls&gt;&lt;related-urls&gt;&lt;url&gt;http://www.sciencedirect.com/science/article/pii/S0012821X06000690&lt;/url&gt;&lt;/related-urls&gt;&lt;/urls&gt;&lt;electronic-resource-num&gt;http://dx.doi.org/10.1016/j.epsl.2006.01.031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8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 xml:space="preserve">BYRD 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119.473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80.0168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6.75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5.2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9" w:tooltip="Chaput, 2014 #1165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>
                  <w:fldData xml:space="preserve">PEVuZE5vdGU+PENpdGU+PEF1dGhvcj5DaGFwdXQ8L0F1dGhvcj48WWVhcj4yMDE0PC9ZZWFyPjxS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</w:fldData>
                </w:fldChar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</w:instrText>
              </w:r>
              <w:r w:rsidR="00150E8B" w:rsidRPr="005D78A9">
                <w:rPr>
                  <w:rStyle w:val="a4"/>
                  <w:sz w:val="16"/>
                  <w:szCs w:val="16"/>
                </w:rPr>
                <w:fldChar w:fldCharType="begin">
                  <w:fldData xml:space="preserve">PEVuZE5vdGU+PENpdGU+PEF1dGhvcj5DaGFwdXQ8L0F1dGhvcj48WWVhcj4yMDE0PC9ZZWFyPjxS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</w:fldData>
                </w:fldChar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.DATA </w:instrText>
              </w:r>
              <w:r w:rsidR="00150E8B" w:rsidRPr="005D78A9">
                <w:rPr>
                  <w:rStyle w:val="a4"/>
                  <w:sz w:val="16"/>
                  <w:szCs w:val="16"/>
                </w:rPr>
              </w:r>
              <w:r w:rsidR="00150E8B" w:rsidRPr="005D78A9">
                <w:rPr>
                  <w:rStyle w:val="a4"/>
                  <w:sz w:val="16"/>
                  <w:szCs w:val="16"/>
                </w:rPr>
                <w:fldChar w:fldCharType="end"/>
              </w:r>
              <w:r w:rsidR="00921558" w:rsidRPr="005D78A9">
                <w:rPr>
                  <w:rStyle w:val="a4"/>
                  <w:sz w:val="16"/>
                  <w:szCs w:val="16"/>
                </w:rPr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9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BYRD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119.5466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80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7.0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5.5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10" w:tooltip="Winberry, 2004 #782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Winberry&lt;/Author&gt;&lt;Year&gt;2004&lt;/Year&gt;&lt;RecNum&gt;782&lt;/RecNum&gt;&lt;IDText&gt;Winberry_Anandakrishnan_2004&lt;/IDText&gt;&lt;DisplayText&gt;&lt;style face="superscript"&gt;10&lt;/style&gt;&lt;/DisplayText&gt;&lt;record&gt;&lt;rec-number&gt;782&lt;/rec-number&gt;&lt;foreign-keys&gt;&lt;key app="EN" db-id="22ep95pskva926eatdqpf9dazppdd92tspt9" timestamp="1312857474"&gt;782&lt;/key&gt;&lt;/foreign-keys&gt;&lt;ref-type name="Journal Article"&gt;17&lt;/ref-type&gt;&lt;contributors&gt;&lt;authors&gt;&lt;author&gt;Winberry, J. Paul&lt;/author&gt;&lt;author&gt;Anandakrishnan, Sridhar&lt;/author&gt;&lt;/authors&gt;&lt;/contributors&gt;&lt;titles&gt;&lt;title&gt;Crustal structure of the West Antarctic rift system and Marie Byrd Land hotspot&lt;/title&gt;&lt;secondary-title&gt;Geology&lt;/secondary-title&gt;&lt;/titles&gt;&lt;periodical&gt;&lt;full-title&gt;Geology&lt;/full-title&gt;&lt;/periodical&gt;&lt;pages&gt;977-980&lt;/pages&gt;&lt;volume&gt;32&lt;/volume&gt;&lt;number&gt;11&lt;/number&gt;&lt;dates&gt;&lt;year&gt;2004&lt;/year&gt;&lt;pub-dates&gt;&lt;date&gt;November 1, 2004&lt;/date&gt;&lt;/pub-dates&gt;&lt;/dates&gt;&lt;label&gt;Winberry_Anandakrishnan_2004&lt;/label&gt;&lt;urls&gt;&lt;related-urls&gt;&lt;url&gt;http://geology.gsapubs.org/cgi/content/abstract/32/11/977&lt;/url&gt;&lt;/related-urls&gt;&lt;/urls&gt;&lt;electronic-resource-num&gt;10.1130/g20768.1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10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C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69.09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1.55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4.0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4.0</w:t>
            </w:r>
          </w:p>
        </w:tc>
        <w:tc>
          <w:tcPr>
            <w:tcW w:w="1111" w:type="pct"/>
          </w:tcPr>
          <w:p w:rsidR="00B269B1" w:rsidRPr="00B269B1" w:rsidRDefault="00921558" w:rsidP="00150E8B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fldChar w:fldCharType="begin">
                <w:fldData xml:space="preserve">PEVuZE5vdGU+PENpdGU+PEF1dGhvcj5Lb2xtYWtvdjwvQXV0aG9yPjxZZWFyPjE5NzU8L1llYXI+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</w:fldData>
              </w:fldChar>
            </w:r>
            <w:r w:rsidR="00150E8B">
              <w:rPr>
                <w:sz w:val="16"/>
                <w:szCs w:val="16"/>
              </w:rPr>
              <w:instrText xml:space="preserve"> ADDIN EN.CITE </w:instrText>
            </w:r>
            <w:r w:rsidR="00150E8B">
              <w:rPr>
                <w:sz w:val="16"/>
                <w:szCs w:val="16"/>
              </w:rPr>
              <w:fldChar w:fldCharType="begin">
                <w:fldData xml:space="preserve">PEVuZE5vdGU+PENpdGU+PEF1dGhvcj5Lb2xtYWtvdjwvQXV0aG9yPjxZZWFyPjE5NzU8L1llYXI+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</w:fldData>
              </w:fldChar>
            </w:r>
            <w:r w:rsidR="00150E8B">
              <w:rPr>
                <w:sz w:val="16"/>
                <w:szCs w:val="16"/>
              </w:rPr>
              <w:instrText xml:space="preserve"> ADDIN EN.CITE.DATA </w:instrText>
            </w:r>
            <w:r w:rsidR="00150E8B">
              <w:rPr>
                <w:sz w:val="16"/>
                <w:szCs w:val="16"/>
              </w:rPr>
            </w:r>
            <w:r w:rsidR="00150E8B">
              <w:rPr>
                <w:sz w:val="16"/>
                <w:szCs w:val="16"/>
              </w:rPr>
              <w:fldChar w:fldCharType="end"/>
            </w:r>
            <w:r>
              <w:rPr>
                <w:sz w:val="16"/>
                <w:szCs w:val="16"/>
              </w:rPr>
            </w:r>
            <w:r>
              <w:rPr>
                <w:sz w:val="16"/>
                <w:szCs w:val="16"/>
              </w:rPr>
              <w:fldChar w:fldCharType="separate"/>
            </w:r>
            <w:hyperlink w:anchor="_ENREF_3" w:tooltip="Kolmakov, 1975 #1117" w:history="1"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3</w:t>
              </w:r>
            </w:hyperlink>
            <w:r w:rsidR="00150E8B" w:rsidRPr="00150E8B">
              <w:rPr>
                <w:noProof/>
                <w:sz w:val="16"/>
                <w:szCs w:val="16"/>
                <w:vertAlign w:val="superscript"/>
              </w:rPr>
              <w:t>,</w:t>
            </w:r>
            <w:hyperlink w:anchor="_ENREF_4" w:tooltip="Baranov, 2013 #1178" w:history="1"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4</w:t>
              </w:r>
            </w:hyperlink>
            <w:r>
              <w:rPr>
                <w:sz w:val="16"/>
                <w:szCs w:val="16"/>
              </w:rPr>
              <w:fldChar w:fldCharType="end"/>
            </w:r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CASE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60.1262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80.4481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7.8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7.0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11" w:tooltip="Lawrence, 2006 #755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Lawrence&lt;/Author&gt;&lt;Year&gt;2006&lt;/Year&gt;&lt;RecNum&gt;755&lt;/RecNum&gt;&lt;IDText&gt;Lawrence_etal_2006surf&lt;/IDText&gt;&lt;DisplayText&gt;&lt;style face="superscript"&gt;11&lt;/style&gt;&lt;/DisplayText&gt;&lt;record&gt;&lt;rec-number&gt;755&lt;/rec-number&gt;&lt;foreign-keys&gt;&lt;key app="EN" db-id="22ep95pskva926eatdqpf9dazppdd92tspt9" timestamp="1306925352"&gt;755&lt;/key&gt;&lt;/foreign-keys&gt;&lt;ref-type name="Journal Article"&gt;17&lt;/ref-type&gt;&lt;contributors&gt;&lt;authors&gt;&lt;author&gt;Lawrence, Jesse F.&lt;/author&gt;&lt;author&gt;Wiens, Douglas A.&lt;/author&gt;&lt;author&gt;Nyblade, Andrew A.&lt;/author&gt;&lt;author&gt;Anandakrishnan, Sridhar&lt;/author&gt;&lt;author&gt;Shore, Patrick J.&lt;/author&gt;&lt;author&gt;Voigt, Donald&lt;/author&gt;&lt;/authors&gt;&lt;/contributors&gt;&lt;titles&gt;&lt;title&gt;Crust and upper mantle structure of the Transantarctic Mountains and surrounding regions from receiver functions, surface waves, and gravity: Implications for uplift models&lt;/title&gt;&lt;secondary-title&gt;Geochem. Geophys. Geosyst.&lt;/secondary-title&gt;&lt;/titles&gt;&lt;periodical&gt;&lt;full-title&gt;Geochem. Geophys. Geosyst.&lt;/full-title&gt;&lt;/periodical&gt;&lt;pages&gt;Q10011&lt;/pages&gt;&lt;volume&gt;7&lt;/volume&gt;&lt;number&gt;10&lt;/number&gt;&lt;keywords&gt;&lt;keyword&gt;Transantarctic Mountains&lt;/keyword&gt;&lt;keyword&gt;receiver functions&lt;/keyword&gt;&lt;keyword&gt;crustal thickness&lt;/keyword&gt;&lt;keyword&gt;phase velocity&lt;/keyword&gt;&lt;keyword&gt;flexure&lt;/keyword&gt;&lt;keyword&gt;thermal anomaly&lt;/keyword&gt;&lt;keyword&gt;7203 Seismology: Body waves&lt;/keyword&gt;&lt;keyword&gt;7205 Seismology: Continental crust&lt;/keyword&gt;&lt;keyword&gt;7218 Seismology: Lithosphere&lt;/keyword&gt;&lt;/keywords&gt;&lt;dates&gt;&lt;year&gt;2006&lt;/year&gt;&lt;/dates&gt;&lt;publisher&gt;AGU&lt;/publisher&gt;&lt;isbn&gt;1525-2027&lt;/isbn&gt;&lt;label&gt;Lawrence_etal_2006surf&lt;/label&gt;&lt;urls&gt;&lt;related-urls&gt;&lt;url&gt;http://dx.doi.org/10.1029/2006GC001282&lt;/url&gt;&lt;/related-urls&gt;&lt;/urls&gt;&lt;electronic-resource-num&gt;10.1029/2006gc001282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11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CASEY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10.31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66.17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0.0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0.0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12" w:tooltip="Reading, 2004 #1096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Reading&lt;/Author&gt;&lt;Year&gt;2004&lt;/Year&gt;&lt;RecNum&gt;1096&lt;/RecNum&gt;&lt;IDText&gt;Reading_2004&lt;/IDText&gt;&lt;DisplayText&gt;&lt;style face="superscript"&gt;12&lt;/style&gt;&lt;/DisplayText&gt;&lt;record&gt;&lt;rec-number&gt;1096&lt;/rec-number&gt;&lt;foreign-keys&gt;&lt;key app="EN" db-id="22ep95pskva926eatdqpf9dazppdd92tspt9" timestamp="1369620480"&gt;1096&lt;/key&gt;&lt;/foreign-keys&gt;&lt;ref-type name="Journal Article"&gt;17&lt;/ref-type&gt;&lt;contributors&gt;&lt;authors&gt;&lt;author&gt;Reading, Anya M.&lt;/author&gt;&lt;/authors&gt;&lt;/contributors&gt;&lt;titles&gt;&lt;title&gt;The Seismic Structure of Wilkes Land/Terre Adelie, East Antarctica and Comparison with Australia: First Steps in Reconstructing the Deep Lithosphere of Gondwana&lt;/title&gt;&lt;secondary-title&gt;Gondwana Research&lt;/secondary-title&gt;&lt;/titles&gt;&lt;periodical&gt;&lt;full-title&gt;Gondwana Research&lt;/full-title&gt;&lt;/periodical&gt;&lt;pages&gt;21-30&lt;/pages&gt;&lt;volume&gt;7&lt;/volume&gt;&lt;number&gt;1&lt;/number&gt;&lt;keywords&gt;&lt;keyword&gt;Seismic structure&lt;/keyword&gt;&lt;keyword&gt;receiver function&lt;/keyword&gt;&lt;keyword&gt;East Antarctica&lt;/keyword&gt;&lt;keyword&gt;Australia&lt;/keyword&gt;&lt;keyword&gt;Gondwana&lt;/keyword&gt;&lt;/keywords&gt;&lt;dates&gt;&lt;year&gt;2004&lt;/year&gt;&lt;/dates&gt;&lt;isbn&gt;1342-937X&lt;/isbn&gt;&lt;label&gt;Reading_2004&lt;/label&gt;&lt;urls&gt;&lt;related-urls&gt;&lt;url&gt;http://www.sciencedirect.com/science/article/pii/S1342937X05703038&lt;/url&gt;&lt;/related-urls&gt;&lt;/urls&gt;&lt;electronic-resource-num&gt;http://dx.doi.org/10.1016/S1342-937X(05)70303-8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12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  <w:r w:rsidR="00B269B1" w:rsidRPr="00B269B1">
              <w:rPr>
                <w:sz w:val="16"/>
                <w:szCs w:val="16"/>
              </w:rPr>
              <w:t xml:space="preserve"> </w:t>
            </w:r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CBOB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63.1707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7.0342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0.1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0.0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11" w:tooltip="Lawrence, 2006 #755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Lawrence&lt;/Author&gt;&lt;Year&gt;2006&lt;/Year&gt;&lt;RecNum&gt;755&lt;/RecNum&gt;&lt;IDText&gt;Lawrence_etal_2006surf&lt;/IDText&gt;&lt;DisplayText&gt;&lt;style face="superscript"&gt;11&lt;/style&gt;&lt;/DisplayText&gt;&lt;record&gt;&lt;rec-number&gt;755&lt;/rec-number&gt;&lt;foreign-keys&gt;&lt;key app="EN" db-id="22ep95pskva926eatdqpf9dazppdd92tspt9" timestamp="1306925352"&gt;755&lt;/key&gt;&lt;/foreign-keys&gt;&lt;ref-type name="Journal Article"&gt;17&lt;/ref-type&gt;&lt;contributors&gt;&lt;authors&gt;&lt;author&gt;Lawrence, Jesse F.&lt;/author&gt;&lt;author&gt;Wiens, Douglas A.&lt;/author&gt;&lt;author&gt;Nyblade, Andrew A.&lt;/author&gt;&lt;author&gt;Anandakrishnan, Sridhar&lt;/author&gt;&lt;author&gt;Shore, Patrick J.&lt;/author&gt;&lt;author&gt;Voigt, Donald&lt;/author&gt;&lt;/authors&gt;&lt;/contributors&gt;&lt;titles&gt;&lt;title&gt;Crust and upper mantle structure of the Transantarctic Mountains and surrounding regions from receiver functions, surface waves, and gravity: Implications for uplift models&lt;/title&gt;&lt;secondary-title&gt;Geochem. Geophys. Geosyst.&lt;/secondary-title&gt;&lt;/titles&gt;&lt;periodical&gt;&lt;full-title&gt;Geochem. Geophys. Geosyst.&lt;/full-title&gt;&lt;/periodical&gt;&lt;pages&gt;Q10011&lt;/pages&gt;&lt;volume&gt;7&lt;/volume&gt;&lt;number&gt;10&lt;/number&gt;&lt;keywords&gt;&lt;keyword&gt;Transantarctic Mountains&lt;/keyword&gt;&lt;keyword&gt;receiver functions&lt;/keyword&gt;&lt;keyword&gt;crustal thickness&lt;/keyword&gt;&lt;keyword&gt;phase velocity&lt;/keyword&gt;&lt;keyword&gt;flexure&lt;/keyword&gt;&lt;keyword&gt;thermal anomaly&lt;/keyword&gt;&lt;keyword&gt;7203 Seismology: Body waves&lt;/keyword&gt;&lt;keyword&gt;7205 Seismology: Continental crust&lt;/keyword&gt;&lt;keyword&gt;7218 Seismology: Lithosphere&lt;/keyword&gt;&lt;/keywords&gt;&lt;dates&gt;&lt;year&gt;2006&lt;/year&gt;&lt;/dates&gt;&lt;publisher&gt;AGU&lt;/publisher&gt;&lt;isbn&gt;1525-2027&lt;/isbn&gt;&lt;label&gt;Lawrence_etal_2006surf&lt;/label&gt;&lt;urls&gt;&lt;related-urls&gt;&lt;url&gt;http://dx.doi.org/10.1029/2006GC001282&lt;/url&gt;&lt;/related-urls&gt;&lt;/urls&gt;&lt;electronic-resource-num&gt;10.1029/2006gc001282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11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CBRI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66.4266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7.2516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8.3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8.0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11" w:tooltip="Lawrence, 2006 #755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Lawrence&lt;/Author&gt;&lt;Year&gt;2006&lt;/Year&gt;&lt;RecNum&gt;755&lt;/RecNum&gt;&lt;IDText&gt;Lawrence_etal_2006surf&lt;/IDText&gt;&lt;DisplayText&gt;&lt;style face="superscript"&gt;11&lt;/style&gt;&lt;/DisplayText&gt;&lt;record&gt;&lt;rec-number&gt;755&lt;/rec-number&gt;&lt;foreign-keys&gt;&lt;key app="EN" db-id="22ep95pskva926eatdqpf9dazppdd92tspt9" timestamp="1306925352"&gt;755&lt;/key&gt;&lt;/foreign-keys&gt;&lt;ref-type name="Journal Article"&gt;17&lt;/ref-type&gt;&lt;contributors&gt;&lt;authors&gt;&lt;author&gt;Lawrence, Jesse F.&lt;/author&gt;&lt;author&gt;Wiens, Douglas A.&lt;/author&gt;&lt;author&gt;Nyblade, Andrew A.&lt;/author&gt;&lt;author&gt;Anandakrishnan, Sridhar&lt;/author&gt;&lt;author&gt;Shore, Patrick J.&lt;/author&gt;&lt;author&gt;Voigt, Donald&lt;/author&gt;&lt;/authors&gt;&lt;/contributors&gt;&lt;titles&gt;&lt;title&gt;Crust and upper mantle structure of the Transantarctic Mountains and surrounding regions from receiver functions, surface waves, and gravity: Implications for uplift models&lt;/title&gt;&lt;secondary-title&gt;Geochem. Geophys. Geosyst.&lt;/secondary-title&gt;&lt;/titles&gt;&lt;periodical&gt;&lt;full-title&gt;Geochem. Geophys. Geosyst.&lt;/full-title&gt;&lt;/periodical&gt;&lt;pages&gt;Q10011&lt;/pages&gt;&lt;volume&gt;7&lt;/volume&gt;&lt;number&gt;10&lt;/number&gt;&lt;keywords&gt;&lt;keyword&gt;Transantarctic Mountains&lt;/keyword&gt;&lt;keyword&gt;receiver functions&lt;/keyword&gt;&lt;keyword&gt;crustal thickness&lt;/keyword&gt;&lt;keyword&gt;phase velocity&lt;/keyword&gt;&lt;keyword&gt;flexure&lt;/keyword&gt;&lt;keyword&gt;thermal anomaly&lt;/keyword&gt;&lt;keyword&gt;7203 Seismology: Body waves&lt;/keyword&gt;&lt;keyword&gt;7205 Seismology: Continental crust&lt;/keyword&gt;&lt;keyword&gt;7218 Seismology: Lithosphere&lt;/keyword&gt;&lt;/keywords&gt;&lt;dates&gt;&lt;year&gt;2006&lt;/year&gt;&lt;/dates&gt;&lt;publisher&gt;AGU&lt;/publisher&gt;&lt;isbn&gt;1525-2027&lt;/isbn&gt;&lt;label&gt;Lawrence_etal_2006surf&lt;/label&gt;&lt;urls&gt;&lt;related-urls&gt;&lt;url&gt;http://dx.doi.org/10.1029/2006GC001282&lt;/url&gt;&lt;/related-urls&gt;&lt;/urls&gt;&lt;electronic-resource-num&gt;10.1029/2006gc001282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11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CCRZ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69.0947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7.5166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9.8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9.0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11" w:tooltip="Lawrence, 2006 #755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Lawrence&lt;/Author&gt;&lt;Year&gt;2006&lt;/Year&gt;&lt;RecNum&gt;755&lt;/RecNum&gt;&lt;IDText&gt;Lawrence_etal_2006surf&lt;/IDText&gt;&lt;DisplayText&gt;&lt;style face="superscript"&gt;11&lt;/style&gt;&lt;/DisplayText&gt;&lt;record&gt;&lt;rec-number&gt;755&lt;/rec-number&gt;&lt;foreign-keys&gt;&lt;key app="EN" db-id="22ep95pskva926eatdqpf9dazppdd92tspt9" timestamp="1306925352"&gt;755&lt;/key&gt;&lt;/foreign-keys&gt;&lt;ref-type name="Journal Article"&gt;17&lt;/ref-type&gt;&lt;contributors&gt;&lt;authors&gt;&lt;author&gt;Lawrence, Jesse F.&lt;/author&gt;&lt;author&gt;Wiens, Douglas A.&lt;/author&gt;&lt;author&gt;Nyblade, Andrew A.&lt;/author&gt;&lt;author&gt;Anandakrishnan, Sridhar&lt;/author&gt;&lt;author&gt;Shore, Patrick J.&lt;/author&gt;&lt;author&gt;Voigt, Donald&lt;/author&gt;&lt;/authors&gt;&lt;/contributors&gt;&lt;titles&gt;&lt;title&gt;Crust and upper mantle structure of the Transantarctic Mountains and surrounding regions from receiver functions, surface waves, and gravity: Implications for uplift models&lt;/title&gt;&lt;secondary-title&gt;Geochem. Geophys. Geosyst.&lt;/secondary-title&gt;&lt;/titles&gt;&lt;periodical&gt;&lt;full-title&gt;Geochem. Geophys. Geosyst.&lt;/full-title&gt;&lt;/periodical&gt;&lt;pages&gt;Q10011&lt;/pages&gt;&lt;volume&gt;7&lt;/volume&gt;&lt;number&gt;10&lt;/number&gt;&lt;keywords&gt;&lt;keyword&gt;Transantarctic Mountains&lt;/keyword&gt;&lt;keyword&gt;receiver functions&lt;/keyword&gt;&lt;keyword&gt;crustal thickness&lt;/keyword&gt;&lt;keyword&gt;phase velocity&lt;/keyword&gt;&lt;keyword&gt;flexure&lt;/keyword&gt;&lt;keyword&gt;thermal anomaly&lt;/keyword&gt;&lt;keyword&gt;7203 Seismology: Body waves&lt;/keyword&gt;&lt;keyword&gt;7205 Seismology: Continental crust&lt;/keyword&gt;&lt;keyword&gt;7218 Seismology: Lithosphere&lt;/keyword&gt;&lt;/keywords&gt;&lt;dates&gt;&lt;year&gt;2006&lt;/year&gt;&lt;/dates&gt;&lt;publisher&gt;AGU&lt;/publisher&gt;&lt;isbn&gt;1525-2027&lt;/isbn&gt;&lt;label&gt;Lawrence_etal_2006surf&lt;/label&gt;&lt;urls&gt;&lt;related-urls&gt;&lt;url&gt;http://dx.doi.org/10.1029/2006GC001282&lt;/url&gt;&lt;/related-urls&gt;&lt;/urls&gt;&lt;electronic-resource-num&gt;10.1029/2006gc001282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11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CHNA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77.013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8.677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6.8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3.3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13" w:tooltip="Feng, 2014 #647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>
                  <w:fldData xml:space="preserve">PEVuZE5vdGU+PENpdGU+PEF1dGhvcj5GZW5nPC9BdXRob3I+PFllYXI+MjAxNDwvWWVhcj48UmVj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</w:fldData>
                </w:fldChar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</w:instrText>
              </w:r>
              <w:r w:rsidR="00150E8B" w:rsidRPr="005D78A9">
                <w:rPr>
                  <w:rStyle w:val="a4"/>
                  <w:sz w:val="16"/>
                  <w:szCs w:val="16"/>
                </w:rPr>
                <w:fldChar w:fldCharType="begin">
                  <w:fldData xml:space="preserve">PEVuZE5vdGU+PENpdGU+PEF1dGhvcj5GZW5nPC9BdXRob3I+PFllYXI+MjAxNDwvWWVhcj48UmVj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</w:fldData>
                </w:fldChar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.DATA </w:instrText>
              </w:r>
              <w:r w:rsidR="00150E8B" w:rsidRPr="005D78A9">
                <w:rPr>
                  <w:rStyle w:val="a4"/>
                  <w:sz w:val="16"/>
                  <w:szCs w:val="16"/>
                </w:rPr>
              </w:r>
              <w:r w:rsidR="00150E8B" w:rsidRPr="005D78A9">
                <w:rPr>
                  <w:rStyle w:val="a4"/>
                  <w:sz w:val="16"/>
                  <w:szCs w:val="16"/>
                </w:rPr>
                <w:fldChar w:fldCharType="end"/>
              </w:r>
              <w:r w:rsidR="00921558" w:rsidRPr="005D78A9">
                <w:rPr>
                  <w:rStyle w:val="a4"/>
                  <w:sz w:val="16"/>
                  <w:szCs w:val="16"/>
                </w:rPr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13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CHNB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76.976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7.1744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57.5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54.5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13" w:tooltip="Feng, 2014 #647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>
                  <w:fldData xml:space="preserve">PEVuZE5vdGU+PENpdGU+PEF1dGhvcj5GZW5nPC9BdXRob3I+PFllYXI+MjAxNDwvWWVhcj48UmVj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</w:fldData>
                </w:fldChar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</w:instrText>
              </w:r>
              <w:r w:rsidR="00150E8B" w:rsidRPr="005D78A9">
                <w:rPr>
                  <w:rStyle w:val="a4"/>
                  <w:sz w:val="16"/>
                  <w:szCs w:val="16"/>
                </w:rPr>
                <w:fldChar w:fldCharType="begin">
                  <w:fldData xml:space="preserve">PEVuZE5vdGU+PENpdGU+PEF1dGhvcj5GZW5nPC9BdXRob3I+PFllYXI+MjAxNDwvWWVhcj48UmVj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</w:fldData>
                </w:fldChar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.DATA </w:instrText>
              </w:r>
              <w:r w:rsidR="00150E8B" w:rsidRPr="005D78A9">
                <w:rPr>
                  <w:rStyle w:val="a4"/>
                  <w:sz w:val="16"/>
                  <w:szCs w:val="16"/>
                </w:rPr>
              </w:r>
              <w:r w:rsidR="00150E8B" w:rsidRPr="005D78A9">
                <w:rPr>
                  <w:rStyle w:val="a4"/>
                  <w:sz w:val="16"/>
                  <w:szCs w:val="16"/>
                </w:rPr>
                <w:fldChar w:fldCharType="end"/>
              </w:r>
              <w:r w:rsidR="00921558" w:rsidRPr="005D78A9">
                <w:rPr>
                  <w:rStyle w:val="a4"/>
                  <w:sz w:val="16"/>
                  <w:szCs w:val="16"/>
                </w:rPr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13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 xml:space="preserve">CLRK 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141.8485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7.3231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0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9.0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9" w:tooltip="Chaput, 2014 #1165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>
                  <w:fldData xml:space="preserve">PEVuZE5vdGU+PENpdGU+PEF1dGhvcj5DaGFwdXQ8L0F1dGhvcj48WWVhcj4yMDE0PC9ZZWFyPjxS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</w:fldData>
                </w:fldChar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</w:instrText>
              </w:r>
              <w:r w:rsidR="00150E8B" w:rsidRPr="005D78A9">
                <w:rPr>
                  <w:rStyle w:val="a4"/>
                  <w:sz w:val="16"/>
                  <w:szCs w:val="16"/>
                </w:rPr>
                <w:fldChar w:fldCharType="begin">
                  <w:fldData xml:space="preserve">PEVuZE5vdGU+PENpdGU+PEF1dGhvcj5DaGFwdXQ8L0F1dGhvcj48WWVhcj4yMDE0PC9ZZWFyPjxS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</w:fldData>
                </w:fldChar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.DATA </w:instrText>
              </w:r>
              <w:r w:rsidR="00150E8B" w:rsidRPr="005D78A9">
                <w:rPr>
                  <w:rStyle w:val="a4"/>
                  <w:sz w:val="16"/>
                  <w:szCs w:val="16"/>
                </w:rPr>
              </w:r>
              <w:r w:rsidR="00150E8B" w:rsidRPr="005D78A9">
                <w:rPr>
                  <w:rStyle w:val="a4"/>
                  <w:sz w:val="16"/>
                  <w:szCs w:val="16"/>
                </w:rPr>
                <w:fldChar w:fldCharType="end"/>
              </w:r>
              <w:r w:rsidR="00921558" w:rsidRPr="005D78A9">
                <w:rPr>
                  <w:rStyle w:val="a4"/>
                  <w:sz w:val="16"/>
                  <w:szCs w:val="16"/>
                </w:rPr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9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CPHI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62.6484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5.0745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2.2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2.0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11" w:tooltip="Lawrence, 2006 #755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Lawrence&lt;/Author&gt;&lt;Year&gt;2006&lt;/Year&gt;&lt;RecNum&gt;755&lt;/RecNum&gt;&lt;IDText&gt;Lawrence_etal_2006surf&lt;/IDText&gt;&lt;DisplayText&gt;&lt;style face="superscript"&gt;11&lt;/style&gt;&lt;/DisplayText&gt;&lt;record&gt;&lt;rec-number&gt;755&lt;/rec-number&gt;&lt;foreign-keys&gt;&lt;key app="EN" db-id="22ep95pskva926eatdqpf9dazppdd92tspt9" timestamp="1306925352"&gt;755&lt;/key&gt;&lt;/foreign-keys&gt;&lt;ref-type name="Journal Article"&gt;17&lt;/ref-type&gt;&lt;contributors&gt;&lt;authors&gt;&lt;author&gt;Lawrence, Jesse F.&lt;/author&gt;&lt;author&gt;Wiens, Douglas A.&lt;/author&gt;&lt;author&gt;Nyblade, Andrew A.&lt;/author&gt;&lt;author&gt;Anandakrishnan, Sridhar&lt;/author&gt;&lt;author&gt;Shore, Patrick J.&lt;/author&gt;&lt;author&gt;Voigt, Donald&lt;/author&gt;&lt;/authors&gt;&lt;/contributors&gt;&lt;titles&gt;&lt;title&gt;Crust and upper mantle structure of the Transantarctic Mountains and surrounding regions from receiver functions, surface waves, and gravity: Implications for uplift models&lt;/title&gt;&lt;secondary-title&gt;Geochem. Geophys. Geosyst.&lt;/secondary-title&gt;&lt;/titles&gt;&lt;periodical&gt;&lt;full-title&gt;Geochem. Geophys. Geosyst.&lt;/full-title&gt;&lt;/periodical&gt;&lt;pages&gt;Q10011&lt;/pages&gt;&lt;volume&gt;7&lt;/volume&gt;&lt;number&gt;10&lt;/number&gt;&lt;keywords&gt;&lt;keyword&gt;Transantarctic Mountains&lt;/keyword&gt;&lt;keyword&gt;receiver functions&lt;/keyword&gt;&lt;keyword&gt;crustal thickness&lt;/keyword&gt;&lt;keyword&gt;phase velocity&lt;/keyword&gt;&lt;keyword&gt;flexure&lt;/keyword&gt;&lt;keyword&gt;thermal anomaly&lt;/keyword&gt;&lt;keyword&gt;7203 Seismology: Body waves&lt;/keyword&gt;&lt;keyword&gt;7205 Seismology: Continental crust&lt;/keyword&gt;&lt;keyword&gt;7218 Seismology: Lithosphere&lt;/keyword&gt;&lt;/keywords&gt;&lt;dates&gt;&lt;year&gt;2006&lt;/year&gt;&lt;/dates&gt;&lt;publisher&gt;AGU&lt;/publisher&gt;&lt;isbn&gt;1525-2027&lt;/isbn&gt;&lt;label&gt;Lawrence_etal_2006surf&lt;/label&gt;&lt;urls&gt;&lt;related-urls&gt;&lt;url&gt;http://dx.doi.org/10.1029/2006GC001282&lt;/url&gt;&lt;/related-urls&gt;&lt;/urls&gt;&lt;electronic-resource-num&gt;10.1029/2006gc001282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11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CRES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64.17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2.66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3.0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1.6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8" w:tooltip="Reading, 2006 #1095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Reading&lt;/Author&gt;&lt;Year&gt;2006&lt;/Year&gt;&lt;RecNum&gt;1095&lt;/RecNum&gt;&lt;IDText&gt;Reading_2006&lt;/IDText&gt;&lt;DisplayText&gt;&lt;style face="superscript"&gt;8&lt;/style&gt;&lt;/DisplayText&gt;&lt;record&gt;&lt;rec-number&gt;1095&lt;/rec-number&gt;&lt;foreign-keys&gt;&lt;key app="EN" db-id="22ep95pskva926eatdqpf9dazppdd92tspt9" timestamp="1369620042"&gt;1095&lt;/key&gt;&lt;/foreign-keys&gt;&lt;ref-type name="Journal Article"&gt;17&lt;/ref-type&gt;&lt;contributors&gt;&lt;authors&gt;&lt;author&gt;Reading, A. M.&lt;/author&gt;&lt;/authors&gt;&lt;/contributors&gt;&lt;titles&gt;&lt;title&gt;The seismic structure of Precambrian and early Palaeozoic terranes in the Lambert Glacier region, East Antarctica&lt;/title&gt;&lt;secondary-title&gt;Earth and Planetary Science Letters&lt;/secondary-title&gt;&lt;/titles&gt;&lt;periodical&gt;&lt;full-title&gt;Earth and Planetary Science Letters&lt;/full-title&gt;&lt;/periodical&gt;&lt;pages&gt;44-57&lt;/pages&gt;&lt;volume&gt;244&lt;/volume&gt;&lt;number&gt;1–2&lt;/number&gt;&lt;keywords&gt;&lt;keyword&gt;Lambert&lt;/keyword&gt;&lt;keyword&gt;East Antarctica&lt;/keyword&gt;&lt;keyword&gt;seismic structure&lt;/keyword&gt;&lt;keyword&gt;receiver functions&lt;/keyword&gt;&lt;keyword&gt;terranes&lt;/keyword&gt;&lt;/keywords&gt;&lt;dates&gt;&lt;year&gt;2006&lt;/year&gt;&lt;/dates&gt;&lt;isbn&gt;0012-821X&lt;/isbn&gt;&lt;label&gt;Reading_2006&lt;/label&gt;&lt;urls&gt;&lt;related-urls&gt;&lt;url&gt;http://www.sciencedirect.com/science/article/pii/S0012821X06000690&lt;/url&gt;&lt;/related-urls&gt;&lt;/urls&gt;&lt;electronic-resource-num&gt;http://dx.doi.org/10.1016/j.epsl.2006.01.031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8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CTEA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60.7643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8.9439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1.3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0.0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11" w:tooltip="Lawrence, 2006 #755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Lawrence&lt;/Author&gt;&lt;Year&gt;2006&lt;/Year&gt;&lt;RecNum&gt;755&lt;/RecNum&gt;&lt;IDText&gt;Lawrence_etal_2006surf&lt;/IDText&gt;&lt;DisplayText&gt;&lt;style face="superscript"&gt;11&lt;/style&gt;&lt;/DisplayText&gt;&lt;record&gt;&lt;rec-number&gt;755&lt;/rec-number&gt;&lt;foreign-keys&gt;&lt;key app="EN" db-id="22ep95pskva926eatdqpf9dazppdd92tspt9" timestamp="1306925352"&gt;755&lt;/key&gt;&lt;/foreign-keys&gt;&lt;ref-type name="Journal Article"&gt;17&lt;/ref-type&gt;&lt;contributors&gt;&lt;authors&gt;&lt;author&gt;Lawrence, Jesse F.&lt;/author&gt;&lt;author&gt;Wiens, Douglas A.&lt;/author&gt;&lt;author&gt;Nyblade, Andrew A.&lt;/author&gt;&lt;author&gt;Anandakrishnan, Sridhar&lt;/author&gt;&lt;author&gt;Shore, Patrick J.&lt;/author&gt;&lt;author&gt;Voigt, Donald&lt;/author&gt;&lt;/authors&gt;&lt;/contributors&gt;&lt;titles&gt;&lt;title&gt;Crust and upper mantle structure of the Transantarctic Mountains and surrounding regions from receiver functions, surface waves, and gravity: Implications for uplift models&lt;/title&gt;&lt;secondary-title&gt;Geochem. Geophys. Geosyst.&lt;/secondary-title&gt;&lt;/titles&gt;&lt;periodical&gt;&lt;full-title&gt;Geochem. Geophys. Geosyst.&lt;/full-title&gt;&lt;/periodical&gt;&lt;pages&gt;Q10011&lt;/pages&gt;&lt;volume&gt;7&lt;/volume&gt;&lt;number&gt;10&lt;/number&gt;&lt;keywords&gt;&lt;keyword&gt;Transantarctic Mountains&lt;/keyword&gt;&lt;keyword&gt;receiver functions&lt;/keyword&gt;&lt;keyword&gt;crustal thickness&lt;/keyword&gt;&lt;keyword&gt;phase velocity&lt;/keyword&gt;&lt;keyword&gt;flexure&lt;/keyword&gt;&lt;keyword&gt;thermal anomaly&lt;/keyword&gt;&lt;keyword&gt;7203 Seismology: Body waves&lt;/keyword&gt;&lt;keyword&gt;7205 Seismology: Continental crust&lt;/keyword&gt;&lt;keyword&gt;7218 Seismology: Lithosphere&lt;/keyword&gt;&lt;/keywords&gt;&lt;dates&gt;&lt;year&gt;2006&lt;/year&gt;&lt;/dates&gt;&lt;publisher&gt;AGU&lt;/publisher&gt;&lt;isbn&gt;1525-2027&lt;/isbn&gt;&lt;label&gt;Lawrence_etal_2006surf&lt;/label&gt;&lt;urls&gt;&lt;related-urls&gt;&lt;url&gt;http://dx.doi.org/10.1029/2006GC001282&lt;/url&gt;&lt;/related-urls&gt;&lt;/urls&gt;&lt;electronic-resource-num&gt;10.1029/2006gc001282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11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D000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98.5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4.86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7.0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7.0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14" w:tooltip="Leitchenkov, 1997 #1112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Leitchenkov&lt;/Author&gt;&lt;Year&gt;1997&lt;/Year&gt;&lt;RecNum&gt;1112&lt;/RecNum&gt;&lt;IDText&gt;Leitchenkov_Kudryavtzev_1997&lt;/IDText&gt;&lt;DisplayText&gt;&lt;style face="superscript"&gt;14&lt;/style&gt;&lt;/DisplayText&gt;&lt;record&gt;&lt;rec-number&gt;1112&lt;/rec-number&gt;&lt;foreign-keys&gt;&lt;key app="EN" db-id="22ep95pskva926eatdqpf9dazppdd92tspt9" timestamp="1369906918"&gt;1112&lt;/key&gt;&lt;/foreign-keys&gt;&lt;ref-type name="Journal Article"&gt;17&lt;/ref-type&gt;&lt;contributors&gt;&lt;authors&gt;&lt;author&gt;Leitchenkov, G.&lt;/author&gt;&lt;author&gt;Kudryavtzev, G.&lt;/author&gt;&lt;/authors&gt;&lt;/contributors&gt;&lt;titles&gt;&lt;title&gt;Structure and origin of the Earth&amp;apos;s Crust in the Weddell Sea Embayment (beneath the Front of the Filehner and Ronne lee Shelves) from deep seismic sounding data&lt;/title&gt;&lt;secondary-title&gt;Polarforschung&lt;/secondary-title&gt;&lt;/titles&gt;&lt;periodical&gt;&lt;full-title&gt;Polarforschung&lt;/full-title&gt;&lt;/periodical&gt;&lt;pages&gt;143-154&lt;/pages&gt;&lt;volume&gt;67&lt;/volume&gt;&lt;number&gt;3&lt;/number&gt;&lt;dates&gt;&lt;year&gt;1997&lt;/year&gt;&lt;/dates&gt;&lt;label&gt;Leitchenkov_Kudryavtzev_1997&lt;/label&gt;&lt;urls&gt;&lt;/urls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14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D100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01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5.45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5.0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5.0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14" w:tooltip="Leitchenkov, 1997 #1112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Leitchenkov&lt;/Author&gt;&lt;Year&gt;1997&lt;/Year&gt;&lt;RecNum&gt;1112&lt;/RecNum&gt;&lt;IDText&gt;Leitchenkov_Kudryavtzev_1997&lt;/IDText&gt;&lt;DisplayText&gt;&lt;style face="superscript"&gt;14&lt;/style&gt;&lt;/DisplayText&gt;&lt;record&gt;&lt;rec-number&gt;1112&lt;/rec-number&gt;&lt;foreign-keys&gt;&lt;key app="EN" db-id="22ep95pskva926eatdqpf9dazppdd92tspt9" timestamp="1369906918"&gt;1112&lt;/key&gt;&lt;/foreign-keys&gt;&lt;ref-type name="Journal Article"&gt;17&lt;/ref-type&gt;&lt;contributors&gt;&lt;authors&gt;&lt;author&gt;Leitchenkov, G.&lt;/author&gt;&lt;author&gt;Kudryavtzev, G.&lt;/author&gt;&lt;/authors&gt;&lt;/contributors&gt;&lt;titles&gt;&lt;title&gt;Structure and origin of the Earth&amp;apos;s Crust in the Weddell Sea Embayment (beneath the Front of the Filehner and Ronne lee Shelves) from deep seismic sounding data&lt;/title&gt;&lt;secondary-title&gt;Polarforschung&lt;/secondary-title&gt;&lt;/titles&gt;&lt;periodical&gt;&lt;full-title&gt;Polarforschung&lt;/full-title&gt;&lt;/periodical&gt;&lt;pages&gt;143-154&lt;/pages&gt;&lt;volume&gt;67&lt;/volume&gt;&lt;number&gt;3&lt;/number&gt;&lt;dates&gt;&lt;year&gt;1997&lt;/year&gt;&lt;/dates&gt;&lt;label&gt;Leitchenkov_Kudryavtzev_1997&lt;/label&gt;&lt;urls&gt;&lt;/urls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14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D200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04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6.06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3.0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3.0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14" w:tooltip="Leitchenkov, 1997 #1112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Leitchenkov&lt;/Author&gt;&lt;Year&gt;1997&lt;/Year&gt;&lt;RecNum&gt;1112&lt;/RecNum&gt;&lt;IDText&gt;Leitchenkov_Kudryavtzev_1997&lt;/IDText&gt;&lt;DisplayText&gt;&lt;style face="superscript"&gt;14&lt;/style&gt;&lt;/DisplayText&gt;&lt;record&gt;&lt;rec-number&gt;1112&lt;/rec-number&gt;&lt;foreign-keys&gt;&lt;key app="EN" db-id="22ep95pskva926eatdqpf9dazppdd92tspt9" timestamp="1369906918"&gt;1112&lt;/key&gt;&lt;/foreign-keys&gt;&lt;ref-type name="Journal Article"&gt;17&lt;/ref-type&gt;&lt;contributors&gt;&lt;authors&gt;&lt;author&gt;Leitchenkov, G.&lt;/author&gt;&lt;author&gt;Kudryavtzev, G.&lt;/author&gt;&lt;/authors&gt;&lt;/contributors&gt;&lt;titles&gt;&lt;title&gt;Structure and origin of the Earth&amp;apos;s Crust in the Weddell Sea Embayment (beneath the Front of the Filehner and Ronne lee Shelves) from deep seismic sounding data&lt;/title&gt;&lt;secondary-title&gt;Polarforschung&lt;/secondary-title&gt;&lt;/titles&gt;&lt;periodical&gt;&lt;full-title&gt;Polarforschung&lt;/full-title&gt;&lt;/periodical&gt;&lt;pages&gt;143-154&lt;/pages&gt;&lt;volume&gt;67&lt;/volume&gt;&lt;number&gt;3&lt;/number&gt;&lt;dates&gt;&lt;year&gt;1997&lt;/year&gt;&lt;/dates&gt;&lt;label&gt;Leitchenkov_Kudryavtzev_1997&lt;/label&gt;&lt;urls&gt;&lt;/urls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14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lastRenderedPageBreak/>
              <w:t>D320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52.5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6.8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2.0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2.0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14" w:tooltip="Leitchenkov, 1997 #1112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Leitchenkov&lt;/Author&gt;&lt;Year&gt;1997&lt;/Year&gt;&lt;RecNum&gt;1112&lt;/RecNum&gt;&lt;IDText&gt;Leitchenkov_Kudryavtzev_1997&lt;/IDText&gt;&lt;DisplayText&gt;&lt;style face="superscript"&gt;14&lt;/style&gt;&lt;/DisplayText&gt;&lt;record&gt;&lt;rec-number&gt;1112&lt;/rec-number&gt;&lt;foreign-keys&gt;&lt;key app="EN" db-id="22ep95pskva926eatdqpf9dazppdd92tspt9" timestamp="1369906918"&gt;1112&lt;/key&gt;&lt;/foreign-keys&gt;&lt;ref-type name="Journal Article"&gt;17&lt;/ref-type&gt;&lt;contributors&gt;&lt;authors&gt;&lt;author&gt;Leitchenkov, G.&lt;/author&gt;&lt;author&gt;Kudryavtzev, G.&lt;/author&gt;&lt;/authors&gt;&lt;/contributors&gt;&lt;titles&gt;&lt;title&gt;Structure and origin of the Earth&amp;apos;s Crust in the Weddell Sea Embayment (beneath the Front of the Filehner and Ronne lee Shelves) from deep seismic sounding data&lt;/title&gt;&lt;secondary-title&gt;Polarforschung&lt;/secondary-title&gt;&lt;/titles&gt;&lt;periodical&gt;&lt;full-title&gt;Polarforschung&lt;/full-title&gt;&lt;/periodical&gt;&lt;pages&gt;143-154&lt;/pages&gt;&lt;volume&gt;67&lt;/volume&gt;&lt;number&gt;3&lt;/number&gt;&lt;dates&gt;&lt;year&gt;1997&lt;/year&gt;&lt;/dates&gt;&lt;label&gt;Leitchenkov_Kudryavtzev_1997&lt;/label&gt;&lt;urls&gt;&lt;/urls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14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D420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49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7.2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0.0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0.0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14" w:tooltip="Leitchenkov, 1997 #1112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Leitchenkov&lt;/Author&gt;&lt;Year&gt;1997&lt;/Year&gt;&lt;RecNum&gt;1112&lt;/RecNum&gt;&lt;IDText&gt;Leitchenkov_Kudryavtzev_1997&lt;/IDText&gt;&lt;DisplayText&gt;&lt;style face="superscript"&gt;14&lt;/style&gt;&lt;/DisplayText&gt;&lt;record&gt;&lt;rec-number&gt;1112&lt;/rec-number&gt;&lt;foreign-keys&gt;&lt;key app="EN" db-id="22ep95pskva926eatdqpf9dazppdd92tspt9" timestamp="1369906918"&gt;1112&lt;/key&gt;&lt;/foreign-keys&gt;&lt;ref-type name="Journal Article"&gt;17&lt;/ref-type&gt;&lt;contributors&gt;&lt;authors&gt;&lt;author&gt;Leitchenkov, G.&lt;/author&gt;&lt;author&gt;Kudryavtzev, G.&lt;/author&gt;&lt;/authors&gt;&lt;/contributors&gt;&lt;titles&gt;&lt;title&gt;Structure and origin of the Earth&amp;apos;s Crust in the Weddell Sea Embayment (beneath the Front of the Filehner and Ronne lee Shelves) from deep seismic sounding data&lt;/title&gt;&lt;secondary-title&gt;Polarforschung&lt;/secondary-title&gt;&lt;/titles&gt;&lt;periodical&gt;&lt;full-title&gt;Polarforschung&lt;/full-title&gt;&lt;/periodical&gt;&lt;pages&gt;143-154&lt;/pages&gt;&lt;volume&gt;67&lt;/volume&gt;&lt;number&gt;3&lt;/number&gt;&lt;dates&gt;&lt;year&gt;1997&lt;/year&gt;&lt;/dates&gt;&lt;label&gt;Leitchenkov_Kudryavtzev_1997&lt;/label&gt;&lt;urls&gt;&lt;/urls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14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D500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47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7.7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9.0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9.0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14" w:tooltip="Leitchenkov, 1997 #1112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Leitchenkov&lt;/Author&gt;&lt;Year&gt;1997&lt;/Year&gt;&lt;RecNum&gt;1112&lt;/RecNum&gt;&lt;IDText&gt;Leitchenkov_Kudryavtzev_1997&lt;/IDText&gt;&lt;DisplayText&gt;&lt;style face="superscript"&gt;14&lt;/style&gt;&lt;/DisplayText&gt;&lt;record&gt;&lt;rec-number&gt;1112&lt;/rec-number&gt;&lt;foreign-keys&gt;&lt;key app="EN" db-id="22ep95pskva926eatdqpf9dazppdd92tspt9" timestamp="1369906918"&gt;1112&lt;/key&gt;&lt;/foreign-keys&gt;&lt;ref-type name="Journal Article"&gt;17&lt;/ref-type&gt;&lt;contributors&gt;&lt;authors&gt;&lt;author&gt;Leitchenkov, G.&lt;/author&gt;&lt;author&gt;Kudryavtzev, G.&lt;/author&gt;&lt;/authors&gt;&lt;/contributors&gt;&lt;titles&gt;&lt;title&gt;Structure and origin of the Earth&amp;apos;s Crust in the Weddell Sea Embayment (beneath the Front of the Filehner and Ronne lee Shelves) from deep seismic sounding data&lt;/title&gt;&lt;secondary-title&gt;Polarforschung&lt;/secondary-title&gt;&lt;/titles&gt;&lt;periodical&gt;&lt;full-title&gt;Polarforschung&lt;/full-title&gt;&lt;/periodical&gt;&lt;pages&gt;143-154&lt;/pages&gt;&lt;volume&gt;67&lt;/volume&gt;&lt;number&gt;3&lt;/number&gt;&lt;dates&gt;&lt;year&gt;1997&lt;/year&gt;&lt;/dates&gt;&lt;label&gt;Leitchenkov_Kudryavtzev_1997&lt;/label&gt;&lt;urls&gt;&lt;/urls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14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D640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41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7.8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2.0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2.0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14" w:tooltip="Leitchenkov, 1997 #1112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Leitchenkov&lt;/Author&gt;&lt;Year&gt;1997&lt;/Year&gt;&lt;RecNum&gt;1112&lt;/RecNum&gt;&lt;IDText&gt;Leitchenkov_Kudryavtzev_1997&lt;/IDText&gt;&lt;DisplayText&gt;&lt;style face="superscript"&gt;14&lt;/style&gt;&lt;/DisplayText&gt;&lt;record&gt;&lt;rec-number&gt;1112&lt;/rec-number&gt;&lt;foreign-keys&gt;&lt;key app="EN" db-id="22ep95pskva926eatdqpf9dazppdd92tspt9" timestamp="1369906918"&gt;1112&lt;/key&gt;&lt;/foreign-keys&gt;&lt;ref-type name="Journal Article"&gt;17&lt;/ref-type&gt;&lt;contributors&gt;&lt;authors&gt;&lt;author&gt;Leitchenkov, G.&lt;/author&gt;&lt;author&gt;Kudryavtzev, G.&lt;/author&gt;&lt;/authors&gt;&lt;/contributors&gt;&lt;titles&gt;&lt;title&gt;Structure and origin of the Earth&amp;apos;s Crust in the Weddell Sea Embayment (beneath the Front of the Filehner and Ronne lee Shelves) from deep seismic sounding data&lt;/title&gt;&lt;secondary-title&gt;Polarforschung&lt;/secondary-title&gt;&lt;/titles&gt;&lt;periodical&gt;&lt;full-title&gt;Polarforschung&lt;/full-title&gt;&lt;/periodical&gt;&lt;pages&gt;143-154&lt;/pages&gt;&lt;volume&gt;67&lt;/volume&gt;&lt;number&gt;3&lt;/number&gt;&lt;dates&gt;&lt;year&gt;1997&lt;/year&gt;&lt;/dates&gt;&lt;label&gt;Leitchenkov_Kudryavtzev_1997&lt;/label&gt;&lt;urls&gt;&lt;/urls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14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D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72.38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69.49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4.0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4.0</w:t>
            </w:r>
          </w:p>
        </w:tc>
        <w:tc>
          <w:tcPr>
            <w:tcW w:w="1111" w:type="pct"/>
          </w:tcPr>
          <w:p w:rsidR="00B269B1" w:rsidRPr="00B269B1" w:rsidRDefault="00921558" w:rsidP="00150E8B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fldChar w:fldCharType="begin">
                <w:fldData xml:space="preserve">PEVuZE5vdGU+PENpdGU+PEF1dGhvcj5Lb2xtYWtvdjwvQXV0aG9yPjxZZWFyPjE5NzU8L1llYXI+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</w:fldData>
              </w:fldChar>
            </w:r>
            <w:r w:rsidR="00150E8B">
              <w:rPr>
                <w:sz w:val="16"/>
                <w:szCs w:val="16"/>
              </w:rPr>
              <w:instrText xml:space="preserve"> ADDIN EN.CITE </w:instrText>
            </w:r>
            <w:r w:rsidR="00150E8B">
              <w:rPr>
                <w:sz w:val="16"/>
                <w:szCs w:val="16"/>
              </w:rPr>
              <w:fldChar w:fldCharType="begin">
                <w:fldData xml:space="preserve">PEVuZE5vdGU+PENpdGU+PEF1dGhvcj5Lb2xtYWtvdjwvQXV0aG9yPjxZZWFyPjE5NzU8L1llYXI+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</w:fldData>
              </w:fldChar>
            </w:r>
            <w:r w:rsidR="00150E8B">
              <w:rPr>
                <w:sz w:val="16"/>
                <w:szCs w:val="16"/>
              </w:rPr>
              <w:instrText xml:space="preserve"> ADDIN EN.CITE.DATA </w:instrText>
            </w:r>
            <w:r w:rsidR="00150E8B">
              <w:rPr>
                <w:sz w:val="16"/>
                <w:szCs w:val="16"/>
              </w:rPr>
            </w:r>
            <w:r w:rsidR="00150E8B">
              <w:rPr>
                <w:sz w:val="16"/>
                <w:szCs w:val="16"/>
              </w:rPr>
              <w:fldChar w:fldCharType="end"/>
            </w:r>
            <w:r>
              <w:rPr>
                <w:sz w:val="16"/>
                <w:szCs w:val="16"/>
              </w:rPr>
            </w:r>
            <w:r>
              <w:rPr>
                <w:sz w:val="16"/>
                <w:szCs w:val="16"/>
              </w:rPr>
              <w:fldChar w:fldCharType="separate"/>
            </w:r>
            <w:hyperlink w:anchor="_ENREF_3" w:tooltip="Kolmakov, 1975 #1117" w:history="1"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3</w:t>
              </w:r>
            </w:hyperlink>
            <w:r w:rsidR="00150E8B" w:rsidRPr="00150E8B">
              <w:rPr>
                <w:noProof/>
                <w:sz w:val="16"/>
                <w:szCs w:val="16"/>
                <w:vertAlign w:val="superscript"/>
              </w:rPr>
              <w:t>,</w:t>
            </w:r>
            <w:hyperlink w:anchor="_ENREF_4" w:tooltip="Baranov, 2013 #1178" w:history="1"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4</w:t>
              </w:r>
            </w:hyperlink>
            <w:r>
              <w:rPr>
                <w:sz w:val="16"/>
                <w:szCs w:val="16"/>
              </w:rPr>
              <w:fldChar w:fldCharType="end"/>
            </w:r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D780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36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7.8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1.0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1.0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14" w:tooltip="Leitchenkov, 1997 #1112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Leitchenkov&lt;/Author&gt;&lt;Year&gt;1997&lt;/Year&gt;&lt;RecNum&gt;1112&lt;/RecNum&gt;&lt;IDText&gt;Leitchenkov_Kudryavtzev_1997&lt;/IDText&gt;&lt;DisplayText&gt;&lt;style face="superscript"&gt;14&lt;/style&gt;&lt;/DisplayText&gt;&lt;record&gt;&lt;rec-number&gt;1112&lt;/rec-number&gt;&lt;foreign-keys&gt;&lt;key app="EN" db-id="22ep95pskva926eatdqpf9dazppdd92tspt9" timestamp="1369906918"&gt;1112&lt;/key&gt;&lt;/foreign-keys&gt;&lt;ref-type name="Journal Article"&gt;17&lt;/ref-type&gt;&lt;contributors&gt;&lt;authors&gt;&lt;author&gt;Leitchenkov, G.&lt;/author&gt;&lt;author&gt;Kudryavtzev, G.&lt;/author&gt;&lt;/authors&gt;&lt;/contributors&gt;&lt;titles&gt;&lt;title&gt;Structure and origin of the Earth&amp;apos;s Crust in the Weddell Sea Embayment (beneath the Front of the Filehner and Ronne lee Shelves) from deep seismic sounding data&lt;/title&gt;&lt;secondary-title&gt;Polarforschung&lt;/secondary-title&gt;&lt;/titles&gt;&lt;periodical&gt;&lt;full-title&gt;Polarforschung&lt;/full-title&gt;&lt;/periodical&gt;&lt;pages&gt;143-154&lt;/pages&gt;&lt;volume&gt;67&lt;/volume&gt;&lt;number&gt;3&lt;/number&gt;&lt;dates&gt;&lt;year&gt;1997&lt;/year&gt;&lt;/dates&gt;&lt;label&gt;Leitchenkov_Kudryavtzev_1997&lt;/label&gt;&lt;urls&gt;&lt;/urls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14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DAVI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78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68.7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9.0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8.9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8" w:tooltip="Reading, 2006 #1095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Reading&lt;/Author&gt;&lt;Year&gt;2006&lt;/Year&gt;&lt;RecNum&gt;1095&lt;/RecNum&gt;&lt;IDText&gt;Reading_2006&lt;/IDText&gt;&lt;DisplayText&gt;&lt;style face="superscript"&gt;8&lt;/style&gt;&lt;/DisplayText&gt;&lt;record&gt;&lt;rec-number&gt;1095&lt;/rec-number&gt;&lt;foreign-keys&gt;&lt;key app="EN" db-id="22ep95pskva926eatdqpf9dazppdd92tspt9" timestamp="1369620042"&gt;1095&lt;/key&gt;&lt;/foreign-keys&gt;&lt;ref-type name="Journal Article"&gt;17&lt;/ref-type&gt;&lt;contributors&gt;&lt;authors&gt;&lt;author&gt;Reading, A. M.&lt;/author&gt;&lt;/authors&gt;&lt;/contributors&gt;&lt;titles&gt;&lt;title&gt;The seismic structure of Precambrian and early Palaeozoic terranes in the Lambert Glacier region, East Antarctica&lt;/title&gt;&lt;secondary-title&gt;Earth and Planetary Science Letters&lt;/secondary-title&gt;&lt;/titles&gt;&lt;periodical&gt;&lt;full-title&gt;Earth and Planetary Science Letters&lt;/full-title&gt;&lt;/periodical&gt;&lt;pages&gt;44-57&lt;/pages&gt;&lt;volume&gt;244&lt;/volume&gt;&lt;number&gt;1–2&lt;/number&gt;&lt;keywords&gt;&lt;keyword&gt;Lambert&lt;/keyword&gt;&lt;keyword&gt;East Antarctica&lt;/keyword&gt;&lt;keyword&gt;seismic structure&lt;/keyword&gt;&lt;keyword&gt;receiver functions&lt;/keyword&gt;&lt;keyword&gt;terranes&lt;/keyword&gt;&lt;/keywords&gt;&lt;dates&gt;&lt;year&gt;2006&lt;/year&gt;&lt;/dates&gt;&lt;isbn&gt;0012-821X&lt;/isbn&gt;&lt;label&gt;Reading_2006&lt;/label&gt;&lt;urls&gt;&lt;related-urls&gt;&lt;url&gt;http://www.sciencedirect.com/science/article/pii/S0012821X06000690&lt;/url&gt;&lt;/related-urls&gt;&lt;/urls&gt;&lt;electronic-resource-num&gt;http://dx.doi.org/10.1016/j.epsl.2006.01.031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8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 xml:space="preserve">DEVL 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61.9745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81.4757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8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7.9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9" w:tooltip="Chaput, 2014 #1165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>
                  <w:fldData xml:space="preserve">PEVuZE5vdGU+PENpdGU+PEF1dGhvcj5DaGFwdXQ8L0F1dGhvcj48WWVhcj4yMDE0PC9ZZWFyPjxS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</w:fldData>
                </w:fldChar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</w:instrText>
              </w:r>
              <w:r w:rsidR="00150E8B" w:rsidRPr="005D78A9">
                <w:rPr>
                  <w:rStyle w:val="a4"/>
                  <w:sz w:val="16"/>
                  <w:szCs w:val="16"/>
                </w:rPr>
                <w:fldChar w:fldCharType="begin">
                  <w:fldData xml:space="preserve">PEVuZE5vdGU+PENpdGU+PEF1dGhvcj5DaGFwdXQ8L0F1dGhvcj48WWVhcj4yMDE0PC9ZZWFyPjxS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</w:fldData>
                </w:fldChar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.DATA </w:instrText>
              </w:r>
              <w:r w:rsidR="00150E8B" w:rsidRPr="005D78A9">
                <w:rPr>
                  <w:rStyle w:val="a4"/>
                  <w:sz w:val="16"/>
                  <w:szCs w:val="16"/>
                </w:rPr>
              </w:r>
              <w:r w:rsidR="00150E8B" w:rsidRPr="005D78A9">
                <w:rPr>
                  <w:rStyle w:val="a4"/>
                  <w:sz w:val="16"/>
                  <w:szCs w:val="16"/>
                </w:rPr>
                <w:fldChar w:fldCharType="end"/>
              </w:r>
              <w:r w:rsidR="00921558" w:rsidRPr="005D78A9">
                <w:rPr>
                  <w:rStyle w:val="a4"/>
                  <w:sz w:val="16"/>
                  <w:szCs w:val="16"/>
                </w:rPr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9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DIHI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59.48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9.8491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1.4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1.0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11" w:tooltip="Lawrence, 2006 #755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Lawrence&lt;/Author&gt;&lt;Year&gt;2006&lt;/Year&gt;&lt;RecNum&gt;755&lt;/RecNum&gt;&lt;IDText&gt;Lawrence_etal_2006surf&lt;/IDText&gt;&lt;DisplayText&gt;&lt;style face="superscript"&gt;11&lt;/style&gt;&lt;/DisplayText&gt;&lt;record&gt;&lt;rec-number&gt;755&lt;/rec-number&gt;&lt;foreign-keys&gt;&lt;key app="EN" db-id="22ep95pskva926eatdqpf9dazppdd92tspt9" timestamp="1306925352"&gt;755&lt;/key&gt;&lt;/foreign-keys&gt;&lt;ref-type name="Journal Article"&gt;17&lt;/ref-type&gt;&lt;contributors&gt;&lt;authors&gt;&lt;author&gt;Lawrence, Jesse F.&lt;/author&gt;&lt;author&gt;Wiens, Douglas A.&lt;/author&gt;&lt;author&gt;Nyblade, Andrew A.&lt;/author&gt;&lt;author&gt;Anandakrishnan, Sridhar&lt;/author&gt;&lt;author&gt;Shore, Patrick J.&lt;/author&gt;&lt;author&gt;Voigt, Donald&lt;/author&gt;&lt;/authors&gt;&lt;/contributors&gt;&lt;titles&gt;&lt;title&gt;Crust and upper mantle structure of the Transantarctic Mountains and surrounding regions from receiver functions, surface waves, and gravity: Implications for uplift models&lt;/title&gt;&lt;secondary-title&gt;Geochem. Geophys. Geosyst.&lt;/secondary-title&gt;&lt;/titles&gt;&lt;periodical&gt;&lt;full-title&gt;Geochem. Geophys. Geosyst.&lt;/full-title&gt;&lt;/periodical&gt;&lt;pages&gt;Q10011&lt;/pages&gt;&lt;volume&gt;7&lt;/volume&gt;&lt;number&gt;10&lt;/number&gt;&lt;keywords&gt;&lt;keyword&gt;Transantarctic Mountains&lt;/keyword&gt;&lt;keyword&gt;receiver functions&lt;/keyword&gt;&lt;keyword&gt;crustal thickness&lt;/keyword&gt;&lt;keyword&gt;phase velocity&lt;/keyword&gt;&lt;keyword&gt;flexure&lt;/keyword&gt;&lt;keyword&gt;thermal anomaly&lt;/keyword&gt;&lt;keyword&gt;7203 Seismology: Body waves&lt;/keyword&gt;&lt;keyword&gt;7205 Seismology: Continental crust&lt;/keyword&gt;&lt;keyword&gt;7218 Seismology: Lithosphere&lt;/keyword&gt;&lt;/keywords&gt;&lt;dates&gt;&lt;year&gt;2006&lt;/year&gt;&lt;/dates&gt;&lt;publisher&gt;AGU&lt;/publisher&gt;&lt;isbn&gt;1525-2027&lt;/isbn&gt;&lt;label&gt;Lawrence_etal_2006surf&lt;/label&gt;&lt;urls&gt;&lt;related-urls&gt;&lt;url&gt;http://dx.doi.org/10.1029/2006GC001282&lt;/url&gt;&lt;/related-urls&gt;&lt;/urls&gt;&lt;electronic-resource-num&gt;10.1029/2006gc001282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11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 xml:space="preserve">DNTW 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107.7804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6.4571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5.21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4.2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9" w:tooltip="Chaput, 2014 #1165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>
                  <w:fldData xml:space="preserve">PEVuZE5vdGU+PENpdGU+PEF1dGhvcj5DaGFwdXQ8L0F1dGhvcj48WWVhcj4yMDE0PC9ZZWFyPjxS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</w:fldData>
                </w:fldChar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</w:instrText>
              </w:r>
              <w:r w:rsidR="00150E8B" w:rsidRPr="005D78A9">
                <w:rPr>
                  <w:rStyle w:val="a4"/>
                  <w:sz w:val="16"/>
                  <w:szCs w:val="16"/>
                </w:rPr>
                <w:fldChar w:fldCharType="begin">
                  <w:fldData xml:space="preserve">PEVuZE5vdGU+PENpdGU+PEF1dGhvcj5DaGFwdXQ8L0F1dGhvcj48WWVhcj4yMDE0PC9ZZWFyPjxS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</w:fldData>
                </w:fldChar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.DATA </w:instrText>
              </w:r>
              <w:r w:rsidR="00150E8B" w:rsidRPr="005D78A9">
                <w:rPr>
                  <w:rStyle w:val="a4"/>
                  <w:sz w:val="16"/>
                  <w:szCs w:val="16"/>
                </w:rPr>
              </w:r>
              <w:r w:rsidR="00150E8B" w:rsidRPr="005D78A9">
                <w:rPr>
                  <w:rStyle w:val="a4"/>
                  <w:sz w:val="16"/>
                  <w:szCs w:val="16"/>
                </w:rPr>
                <w:fldChar w:fldCharType="end"/>
              </w:r>
              <w:r w:rsidR="00921558" w:rsidRPr="005D78A9">
                <w:rPr>
                  <w:rStyle w:val="a4"/>
                  <w:sz w:val="16"/>
                  <w:szCs w:val="16"/>
                </w:rPr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9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DOMEA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77.1047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80.422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61.6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57.5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13" w:tooltip="Feng, 2014 #647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>
                  <w:fldData xml:space="preserve">PEVuZE5vdGU+PENpdGU+PEF1dGhvcj5GZW5nPC9BdXRob3I+PFllYXI+MjAxNDwvWWVhcj48UmVj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</w:fldData>
                </w:fldChar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</w:instrText>
              </w:r>
              <w:r w:rsidR="00150E8B" w:rsidRPr="005D78A9">
                <w:rPr>
                  <w:rStyle w:val="a4"/>
                  <w:sz w:val="16"/>
                  <w:szCs w:val="16"/>
                </w:rPr>
                <w:fldChar w:fldCharType="begin">
                  <w:fldData xml:space="preserve">PEVuZE5vdGU+PENpdGU+PEF1dGhvcj5GZW5nPC9BdXRob3I+PFllYXI+MjAxNDwvWWVhcj48UmVj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</w:fldData>
                </w:fldChar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.DATA </w:instrText>
              </w:r>
              <w:r w:rsidR="00150E8B" w:rsidRPr="005D78A9">
                <w:rPr>
                  <w:rStyle w:val="a4"/>
                  <w:sz w:val="16"/>
                  <w:szCs w:val="16"/>
                </w:rPr>
              </w:r>
              <w:r w:rsidR="00150E8B" w:rsidRPr="005D78A9">
                <w:rPr>
                  <w:rStyle w:val="a4"/>
                  <w:sz w:val="16"/>
                  <w:szCs w:val="16"/>
                </w:rPr>
                <w:fldChar w:fldCharType="end"/>
              </w:r>
              <w:r w:rsidR="00921558" w:rsidRPr="005D78A9">
                <w:rPr>
                  <w:rStyle w:val="a4"/>
                  <w:sz w:val="16"/>
                  <w:szCs w:val="16"/>
                </w:rPr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13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DRV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40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66.8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8.0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7.6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15" w:tooltip="Kanao, 2012 #1094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Kanao&lt;/Author&gt;&lt;Year&gt;2012&lt;/Year&gt;&lt;RecNum&gt;1094&lt;/RecNum&gt;&lt;IDText&gt;Kanao_Shibutani_2012&lt;/IDText&gt;&lt;DisplayText&gt;&lt;style face="superscript"&gt;15&lt;/style&gt;&lt;/DisplayText&gt;&lt;record&gt;&lt;rec-number&gt;1094&lt;/rec-number&gt;&lt;foreign-keys&gt;&lt;key app="EN" db-id="22ep95pskva926eatdqpf9dazppdd92tspt9" timestamp="1369619898"&gt;1094&lt;/key&gt;&lt;/foreign-keys&gt;&lt;ref-type name="Book Section"&gt;5&lt;/ref-type&gt;&lt;contributors&gt;&lt;authors&gt;&lt;author&gt;Kanao, Masaki&lt;/author&gt;&lt;author&gt;Shibutani, Takuo&lt;/author&gt;&lt;/authors&gt;&lt;secondary-authors&gt;&lt;author&gt;Kanao, Masaki&lt;/author&gt;&lt;/secondary-authors&gt;&lt;/contributors&gt;&lt;titles&gt;&lt;title&gt;Shear Wave Velocity Models Beneath Antarctic Margins Inverted by Genetic Algorithm for Teleseismic Receiver Functions&lt;/title&gt;&lt;secondary-title&gt;Seismic Waves - Research and Analysis&lt;/secondary-title&gt;&lt;/titles&gt;&lt;pages&gt;237-252&lt;/pages&gt;&lt;dates&gt;&lt;year&gt;2012&lt;/year&gt;&lt;/dates&gt;&lt;publisher&gt;InTech&lt;/publisher&gt;&lt;isbn&gt;978-953-307-944-8&lt;/isbn&gt;&lt;label&gt;Kanao_Shibutani_2012&lt;/label&gt;&lt;urls&gt;&lt;/urls&gt;&lt;electronic-resource-num&gt;10.5772/32130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15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DSS2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59.5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62.5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3.0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2.9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16" w:tooltip="Guterch, 1985 #1113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Guterch&lt;/Author&gt;&lt;Year&gt;1985&lt;/Year&gt;&lt;RecNum&gt;1113&lt;/RecNum&gt;&lt;IDText&gt;Guterch_etal_1985&lt;/IDText&gt;&lt;DisplayText&gt;&lt;style face="superscript"&gt;16&lt;/style&gt;&lt;/DisplayText&gt;&lt;record&gt;&lt;rec-number&gt;1113&lt;/rec-number&gt;&lt;foreign-keys&gt;&lt;key app="EN" db-id="22ep95pskva926eatdqpf9dazppdd92tspt9" timestamp="1369909182"&gt;1113&lt;/key&gt;&lt;/foreign-keys&gt;&lt;ref-type name="Journal Article"&gt;17&lt;/ref-type&gt;&lt;contributors&gt;&lt;authors&gt;&lt;author&gt;Guterch, A.&lt;/author&gt;&lt;author&gt;Grad, M.&lt;/author&gt;&lt;author&gt;Janik, T.&lt;/author&gt;&lt;author&gt;Perchuć, E.&lt;/author&gt;&lt;author&gt;Pajchel, J.&lt;/author&gt;&lt;/authors&gt;&lt;/contributors&gt;&lt;titles&gt;&lt;title&gt;Seismic studies of the crustal structure in West Antarctica 1979–1980—Preliminary results&lt;/title&gt;&lt;secondary-title&gt;Tectonophysics&lt;/secondary-title&gt;&lt;/titles&gt;&lt;periodical&gt;&lt;full-title&gt;Tectonophysics&lt;/full-title&gt;&lt;/periodical&gt;&lt;pages&gt;411-429&lt;/pages&gt;&lt;volume&gt;114&lt;/volume&gt;&lt;number&gt;1–4&lt;/number&gt;&lt;dates&gt;&lt;year&gt;1985&lt;/year&gt;&lt;/dates&gt;&lt;isbn&gt;0040-1951&lt;/isbn&gt;&lt;label&gt;Guterch_etal_1985&lt;/label&gt;&lt;urls&gt;&lt;related-urls&gt;&lt;url&gt;http://www.sciencedirect.com/science/article/pii/0040195185900241&lt;/url&gt;&lt;/related-urls&gt;&lt;/urls&gt;&lt;electronic-resource-num&gt;http://dx.doi.org/10.1016/0040-1951(85)90024-1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16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DSS6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62.5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64.7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5.0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4.4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16" w:tooltip="Guterch, 1985 #1113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Guterch&lt;/Author&gt;&lt;Year&gt;1985&lt;/Year&gt;&lt;RecNum&gt;1113&lt;/RecNum&gt;&lt;IDText&gt;Guterch_etal_1985&lt;/IDText&gt;&lt;DisplayText&gt;&lt;style face="superscript"&gt;16&lt;/style&gt;&lt;/DisplayText&gt;&lt;record&gt;&lt;rec-number&gt;1113&lt;/rec-number&gt;&lt;foreign-keys&gt;&lt;key app="EN" db-id="22ep95pskva926eatdqpf9dazppdd92tspt9" timestamp="1369909182"&gt;1113&lt;/key&gt;&lt;/foreign-keys&gt;&lt;ref-type name="Journal Article"&gt;17&lt;/ref-type&gt;&lt;contributors&gt;&lt;authors&gt;&lt;author&gt;Guterch, A.&lt;/author&gt;&lt;author&gt;Grad, M.&lt;/author&gt;&lt;author&gt;Janik, T.&lt;/author&gt;&lt;author&gt;Perchuć, E.&lt;/author&gt;&lt;author&gt;Pajchel, J.&lt;/author&gt;&lt;/authors&gt;&lt;/contributors&gt;&lt;titles&gt;&lt;title&gt;Seismic studies of the crustal structure in West Antarctica 1979–1980—Preliminary results&lt;/title&gt;&lt;secondary-title&gt;Tectonophysics&lt;/secondary-title&gt;&lt;/titles&gt;&lt;periodical&gt;&lt;full-title&gt;Tectonophysics&lt;/full-title&gt;&lt;/periodical&gt;&lt;pages&gt;411-429&lt;/pages&gt;&lt;volume&gt;114&lt;/volume&gt;&lt;number&gt;1–4&lt;/number&gt;&lt;dates&gt;&lt;year&gt;1985&lt;/year&gt;&lt;/dates&gt;&lt;isbn&gt;0040-1951&lt;/isbn&gt;&lt;label&gt;Guterch_etal_1985&lt;/label&gt;&lt;urls&gt;&lt;related-urls&gt;&lt;url&gt;http://www.sciencedirect.com/science/article/pii/0040195185900241&lt;/url&gt;&lt;/related-urls&gt;&lt;/urls&gt;&lt;electronic-resource-num&gt;http://dx.doi.org/10.1016/0040-1951(85)90024-1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16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DT154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77.0257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4.5824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9.3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6.6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13" w:tooltip="Feng, 2014 #647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>
                  <w:fldData xml:space="preserve">PEVuZE5vdGU+PENpdGU+PEF1dGhvcj5GZW5nPC9BdXRob3I+PFllYXI+MjAxNDwvWWVhcj48UmVj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</w:fldData>
                </w:fldChar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</w:instrText>
              </w:r>
              <w:r w:rsidR="00150E8B" w:rsidRPr="005D78A9">
                <w:rPr>
                  <w:rStyle w:val="a4"/>
                  <w:sz w:val="16"/>
                  <w:szCs w:val="16"/>
                </w:rPr>
                <w:fldChar w:fldCharType="begin">
                  <w:fldData xml:space="preserve">PEVuZE5vdGU+PENpdGU+PEF1dGhvcj5GZW5nPC9BdXRob3I+PFllYXI+MjAxNDwvWWVhcj48UmVj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</w:fldData>
                </w:fldChar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.DATA </w:instrText>
              </w:r>
              <w:r w:rsidR="00150E8B" w:rsidRPr="005D78A9">
                <w:rPr>
                  <w:rStyle w:val="a4"/>
                  <w:sz w:val="16"/>
                  <w:szCs w:val="16"/>
                </w:rPr>
              </w:r>
              <w:r w:rsidR="00150E8B" w:rsidRPr="005D78A9">
                <w:rPr>
                  <w:rStyle w:val="a4"/>
                  <w:sz w:val="16"/>
                  <w:szCs w:val="16"/>
                </w:rPr>
                <w:fldChar w:fldCharType="end"/>
              </w:r>
              <w:r w:rsidR="00921558" w:rsidRPr="005D78A9">
                <w:rPr>
                  <w:rStyle w:val="a4"/>
                  <w:sz w:val="16"/>
                  <w:szCs w:val="16"/>
                </w:rPr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13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 xml:space="preserve">DUFK 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53.2007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82.8619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8.4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7.4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9" w:tooltip="Chaput, 2014 #1165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>
                  <w:fldData xml:space="preserve">PEVuZE5vdGU+PENpdGU+PEF1dGhvcj5DaGFwdXQ8L0F1dGhvcj48WWVhcj4yMDE0PC9ZZWFyPjxS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</w:fldData>
                </w:fldChar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</w:instrText>
              </w:r>
              <w:r w:rsidR="00150E8B" w:rsidRPr="005D78A9">
                <w:rPr>
                  <w:rStyle w:val="a4"/>
                  <w:sz w:val="16"/>
                  <w:szCs w:val="16"/>
                </w:rPr>
                <w:fldChar w:fldCharType="begin">
                  <w:fldData xml:space="preserve">PEVuZE5vdGU+PENpdGU+PEF1dGhvcj5DaGFwdXQ8L0F1dGhvcj48WWVhcj4yMDE0PC9ZZWFyPjxS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</w:fldData>
                </w:fldChar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.DATA </w:instrText>
              </w:r>
              <w:r w:rsidR="00150E8B" w:rsidRPr="005D78A9">
                <w:rPr>
                  <w:rStyle w:val="a4"/>
                  <w:sz w:val="16"/>
                  <w:szCs w:val="16"/>
                </w:rPr>
              </w:r>
              <w:r w:rsidR="00150E8B" w:rsidRPr="005D78A9">
                <w:rPr>
                  <w:rStyle w:val="a4"/>
                  <w:sz w:val="16"/>
                  <w:szCs w:val="16"/>
                </w:rPr>
                <w:fldChar w:fldCharType="end"/>
              </w:r>
              <w:r w:rsidR="00921558" w:rsidRPr="005D78A9">
                <w:rPr>
                  <w:rStyle w:val="a4"/>
                  <w:sz w:val="16"/>
                  <w:szCs w:val="16"/>
                </w:rPr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9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E000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63.6175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7.6262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0.3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0.0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11" w:tooltip="Lawrence, 2006 #755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Lawrence&lt;/Author&gt;&lt;Year&gt;2006&lt;/Year&gt;&lt;RecNum&gt;755&lt;/RecNum&gt;&lt;IDText&gt;Lawrence_etal_2006surf&lt;/IDText&gt;&lt;DisplayText&gt;&lt;style face="superscript"&gt;11&lt;/style&gt;&lt;/DisplayText&gt;&lt;record&gt;&lt;rec-number&gt;755&lt;/rec-number&gt;&lt;foreign-keys&gt;&lt;key app="EN" db-id="22ep95pskva926eatdqpf9dazppdd92tspt9" timestamp="1306925352"&gt;755&lt;/key&gt;&lt;/foreign-keys&gt;&lt;ref-type name="Journal Article"&gt;17&lt;/ref-type&gt;&lt;contributors&gt;&lt;authors&gt;&lt;author&gt;Lawrence, Jesse F.&lt;/author&gt;&lt;author&gt;Wiens, Douglas A.&lt;/author&gt;&lt;author&gt;Nyblade, Andrew A.&lt;/author&gt;&lt;author&gt;Anandakrishnan, Sridhar&lt;/author&gt;&lt;author&gt;Shore, Patrick J.&lt;/author&gt;&lt;author&gt;Voigt, Donald&lt;/author&gt;&lt;/authors&gt;&lt;/contributors&gt;&lt;titles&gt;&lt;title&gt;Crust and upper mantle structure of the Transantarctic Mountains and surrounding regions from receiver functions, surface waves, and gravity: Implications for uplift models&lt;/title&gt;&lt;secondary-title&gt;Geochem. Geophys. Geosyst.&lt;/secondary-title&gt;&lt;/titles&gt;&lt;periodical&gt;&lt;full-title&gt;Geochem. Geophys. Geosyst.&lt;/full-title&gt;&lt;/periodical&gt;&lt;pages&gt;Q10011&lt;/pages&gt;&lt;volume&gt;7&lt;/volume&gt;&lt;number&gt;10&lt;/number&gt;&lt;keywords&gt;&lt;keyword&gt;Transantarctic Mountains&lt;/keyword&gt;&lt;keyword&gt;receiver functions&lt;/keyword&gt;&lt;keyword&gt;crustal thickness&lt;/keyword&gt;&lt;keyword&gt;phase velocity&lt;/keyword&gt;&lt;keyword&gt;flexure&lt;/keyword&gt;&lt;keyword&gt;thermal anomaly&lt;/keyword&gt;&lt;keyword&gt;7203 Seismology: Body waves&lt;/keyword&gt;&lt;keyword&gt;7205 Seismology: Continental crust&lt;/keyword&gt;&lt;keyword&gt;7218 Seismology: Lithosphere&lt;/keyword&gt;&lt;/keywords&gt;&lt;dates&gt;&lt;year&gt;2006&lt;/year&gt;&lt;/dates&gt;&lt;publisher&gt;AGU&lt;/publisher&gt;&lt;isbn&gt;1525-2027&lt;/isbn&gt;&lt;label&gt;Lawrence_etal_2006surf&lt;/label&gt;&lt;urls&gt;&lt;related-urls&gt;&lt;url&gt;http://dx.doi.org/10.1029/2006GC001282&lt;/url&gt;&lt;/related-urls&gt;&lt;/urls&gt;&lt;electronic-resource-num&gt;10.1029/2006gc001282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11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E002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63.0078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7.575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4.7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4.0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11" w:tooltip="Lawrence, 2006 #755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Lawrence&lt;/Author&gt;&lt;Year&gt;2006&lt;/Year&gt;&lt;RecNum&gt;755&lt;/RecNum&gt;&lt;IDText&gt;Lawrence_etal_2006surf&lt;/IDText&gt;&lt;DisplayText&gt;&lt;style face="superscript"&gt;11&lt;/style&gt;&lt;/DisplayText&gt;&lt;record&gt;&lt;rec-number&gt;755&lt;/rec-number&gt;&lt;foreign-keys&gt;&lt;key app="EN" db-id="22ep95pskva926eatdqpf9dazppdd92tspt9" timestamp="1306925352"&gt;755&lt;/key&gt;&lt;/foreign-keys&gt;&lt;ref-type name="Journal Article"&gt;17&lt;/ref-type&gt;&lt;contributors&gt;&lt;authors&gt;&lt;author&gt;Lawrence, Jesse F.&lt;/author&gt;&lt;author&gt;Wiens, Douglas A.&lt;/author&gt;&lt;author&gt;Nyblade, Andrew A.&lt;/author&gt;&lt;author&gt;Anandakrishnan, Sridhar&lt;/author&gt;&lt;author&gt;Shore, Patrick J.&lt;/author&gt;&lt;author&gt;Voigt, Donald&lt;/author&gt;&lt;/authors&gt;&lt;/contributors&gt;&lt;titles&gt;&lt;title&gt;Crust and upper mantle structure of the Transantarctic Mountains and surrounding regions from receiver functions, surface waves, and gravity: Implications for uplift models&lt;/title&gt;&lt;secondary-title&gt;Geochem. Geophys. Geosyst.&lt;/secondary-title&gt;&lt;/titles&gt;&lt;periodical&gt;&lt;full-title&gt;Geochem. Geophys. Geosyst.&lt;/full-title&gt;&lt;/periodical&gt;&lt;pages&gt;Q10011&lt;/pages&gt;&lt;volume&gt;7&lt;/volume&gt;&lt;number&gt;10&lt;/number&gt;&lt;keywords&gt;&lt;keyword&gt;Transantarctic Mountains&lt;/keyword&gt;&lt;keyword&gt;receiver functions&lt;/keyword&gt;&lt;keyword&gt;crustal thickness&lt;/keyword&gt;&lt;keyword&gt;phase velocity&lt;/keyword&gt;&lt;keyword&gt;flexure&lt;/keyword&gt;&lt;keyword&gt;thermal anomaly&lt;/keyword&gt;&lt;keyword&gt;7203 Seismology: Body waves&lt;/keyword&gt;&lt;keyword&gt;7205 Seismology: Continental crust&lt;/keyword&gt;&lt;keyword&gt;7218 Seismology: Lithosphere&lt;/keyword&gt;&lt;/keywords&gt;&lt;dates&gt;&lt;year&gt;2006&lt;/year&gt;&lt;/dates&gt;&lt;publisher&gt;AGU&lt;/publisher&gt;&lt;isbn&gt;1525-2027&lt;/isbn&gt;&lt;label&gt;Lawrence_etal_2006surf&lt;/label&gt;&lt;urls&gt;&lt;related-urls&gt;&lt;url&gt;http://dx.doi.org/10.1029/2006GC001282&lt;/url&gt;&lt;/related-urls&gt;&lt;/urls&gt;&lt;electronic-resource-num&gt;10.1029/2006gc001282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11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E004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62.0661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7.4133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0.7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0.0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11" w:tooltip="Lawrence, 2006 #755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Lawrence&lt;/Author&gt;&lt;Year&gt;2006&lt;/Year&gt;&lt;RecNum&gt;755&lt;/RecNum&gt;&lt;IDText&gt;Lawrence_etal_2006surf&lt;/IDText&gt;&lt;DisplayText&gt;&lt;style face="superscript"&gt;11&lt;/style&gt;&lt;/DisplayText&gt;&lt;record&gt;&lt;rec-number&gt;755&lt;/rec-number&gt;&lt;foreign-keys&gt;&lt;key app="EN" db-id="22ep95pskva926eatdqpf9dazppdd92tspt9" timestamp="1306925352"&gt;755&lt;/key&gt;&lt;/foreign-keys&gt;&lt;ref-type name="Journal Article"&gt;17&lt;/ref-type&gt;&lt;contributors&gt;&lt;authors&gt;&lt;author&gt;Lawrence, Jesse F.&lt;/author&gt;&lt;author&gt;Wiens, Douglas A.&lt;/author&gt;&lt;author&gt;Nyblade, Andrew A.&lt;/author&gt;&lt;author&gt;Anandakrishnan, Sridhar&lt;/author&gt;&lt;author&gt;Shore, Patrick J.&lt;/author&gt;&lt;author&gt;Voigt, Donald&lt;/author&gt;&lt;/authors&gt;&lt;/contributors&gt;&lt;titles&gt;&lt;title&gt;Crust and upper mantle structure of the Transantarctic Mountains and surrounding regions from receiver functions, surface waves, and gravity: Implications for uplift models&lt;/title&gt;&lt;secondary-title&gt;Geochem. Geophys. Geosyst.&lt;/secondary-title&gt;&lt;/titles&gt;&lt;periodical&gt;&lt;full-title&gt;Geochem. Geophys. Geosyst.&lt;/full-title&gt;&lt;/periodical&gt;&lt;pages&gt;Q10011&lt;/pages&gt;&lt;volume&gt;7&lt;/volume&gt;&lt;number&gt;10&lt;/number&gt;&lt;keywords&gt;&lt;keyword&gt;Transantarctic Mountains&lt;/keyword&gt;&lt;keyword&gt;receiver functions&lt;/keyword&gt;&lt;keyword&gt;crustal thickness&lt;/keyword&gt;&lt;keyword&gt;phase velocity&lt;/keyword&gt;&lt;keyword&gt;flexure&lt;/keyword&gt;&lt;keyword&gt;thermal anomaly&lt;/keyword&gt;&lt;keyword&gt;7203 Seismology: Body waves&lt;/keyword&gt;&lt;keyword&gt;7205 Seismology: Continental crust&lt;/keyword&gt;&lt;keyword&gt;7218 Seismology: Lithosphere&lt;/keyword&gt;&lt;/keywords&gt;&lt;dates&gt;&lt;year&gt;2006&lt;/year&gt;&lt;/dates&gt;&lt;publisher&gt;AGU&lt;/publisher&gt;&lt;isbn&gt;1525-2027&lt;/isbn&gt;&lt;label&gt;Lawrence_etal_2006surf&lt;/label&gt;&lt;urls&gt;&lt;related-urls&gt;&lt;url&gt;http://dx.doi.org/10.1029/2006GC001282&lt;/url&gt;&lt;/related-urls&gt;&lt;/urls&gt;&lt;electronic-resource-num&gt;10.1029/2006gc001282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11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E006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61.6256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7.3703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4.6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4.0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11" w:tooltip="Lawrence, 2006 #755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Lawrence&lt;/Author&gt;&lt;Year&gt;2006&lt;/Year&gt;&lt;RecNum&gt;755&lt;/RecNum&gt;&lt;IDText&gt;Lawrence_etal_2006surf&lt;/IDText&gt;&lt;DisplayText&gt;&lt;style face="superscript"&gt;11&lt;/style&gt;&lt;/DisplayText&gt;&lt;record&gt;&lt;rec-number&gt;755&lt;/rec-number&gt;&lt;foreign-keys&gt;&lt;key app="EN" db-id="22ep95pskva926eatdqpf9dazppdd92tspt9" timestamp="1306925352"&gt;755&lt;/key&gt;&lt;/foreign-keys&gt;&lt;ref-type name="Journal Article"&gt;17&lt;/ref-type&gt;&lt;contributors&gt;&lt;authors&gt;&lt;author&gt;Lawrence, Jesse F.&lt;/author&gt;&lt;author&gt;Wiens, Douglas A.&lt;/author&gt;&lt;author&gt;Nyblade, Andrew A.&lt;/author&gt;&lt;author&gt;Anandakrishnan, Sridhar&lt;/author&gt;&lt;author&gt;Shore, Patrick J.&lt;/author&gt;&lt;author&gt;Voigt, Donald&lt;/author&gt;&lt;/authors&gt;&lt;/contributors&gt;&lt;titles&gt;&lt;title&gt;Crust and upper mantle structure of the Transantarctic Mountains and surrounding regions from receiver functions, surface waves, and gravity: Implications for uplift models&lt;/title&gt;&lt;secondary-title&gt;Geochem. Geophys. Geosyst.&lt;/secondary-title&gt;&lt;/titles&gt;&lt;periodical&gt;&lt;full-title&gt;Geochem. Geophys. Geosyst.&lt;/full-title&gt;&lt;/periodical&gt;&lt;pages&gt;Q10011&lt;/pages&gt;&lt;volume&gt;7&lt;/volume&gt;&lt;number&gt;10&lt;/number&gt;&lt;keywords&gt;&lt;keyword&gt;Transantarctic Mountains&lt;/keyword&gt;&lt;keyword&gt;receiver functions&lt;/keyword&gt;&lt;keyword&gt;crustal thickness&lt;/keyword&gt;&lt;keyword&gt;phase velocity&lt;/keyword&gt;&lt;keyword&gt;flexure&lt;/keyword&gt;&lt;keyword&gt;thermal anomaly&lt;/keyword&gt;&lt;keyword&gt;7203 Seismology: Body waves&lt;/keyword&gt;&lt;keyword&gt;7205 Seismology: Continental crust&lt;/keyword&gt;&lt;keyword&gt;7218 Seismology: Lithosphere&lt;/keyword&gt;&lt;/keywords&gt;&lt;dates&gt;&lt;year&gt;2006&lt;/year&gt;&lt;/dates&gt;&lt;publisher&gt;AGU&lt;/publisher&gt;&lt;isbn&gt;1525-2027&lt;/isbn&gt;&lt;label&gt;Lawrence_etal_2006surf&lt;/label&gt;&lt;urls&gt;&lt;related-urls&gt;&lt;url&gt;http://dx.doi.org/10.1029/2006GC001282&lt;/url&gt;&lt;/related-urls&gt;&lt;/urls&gt;&lt;electronic-resource-num&gt;10.1029/2006gc001282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11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E008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60.5033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7.2817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7.8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6.0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11" w:tooltip="Lawrence, 2006 #755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Lawrence&lt;/Author&gt;&lt;Year&gt;2006&lt;/Year&gt;&lt;RecNum&gt;755&lt;/RecNum&gt;&lt;IDText&gt;Lawrence_etal_2006surf&lt;/IDText&gt;&lt;DisplayText&gt;&lt;style face="superscript"&gt;11&lt;/style&gt;&lt;/DisplayText&gt;&lt;record&gt;&lt;rec-number&gt;755&lt;/rec-number&gt;&lt;foreign-keys&gt;&lt;key app="EN" db-id="22ep95pskva926eatdqpf9dazppdd92tspt9" timestamp="1306925352"&gt;755&lt;/key&gt;&lt;/foreign-keys&gt;&lt;ref-type name="Journal Article"&gt;17&lt;/ref-type&gt;&lt;contributors&gt;&lt;authors&gt;&lt;author&gt;Lawrence, Jesse F.&lt;/author&gt;&lt;author&gt;Wiens, Douglas A.&lt;/author&gt;&lt;author&gt;Nyblade, Andrew A.&lt;/author&gt;&lt;author&gt;Anandakrishnan, Sridhar&lt;/author&gt;&lt;author&gt;Shore, Patrick J.&lt;/author&gt;&lt;author&gt;Voigt, Donald&lt;/author&gt;&lt;/authors&gt;&lt;/contributors&gt;&lt;titles&gt;&lt;title&gt;Crust and upper mantle structure of the Transantarctic Mountains and surrounding regions from receiver functions, surface waves, and gravity: Implications for uplift models&lt;/title&gt;&lt;secondary-title&gt;Geochem. Geophys. Geosyst.&lt;/secondary-title&gt;&lt;/titles&gt;&lt;periodical&gt;&lt;full-title&gt;Geochem. Geophys. Geosyst.&lt;/full-title&gt;&lt;/periodical&gt;&lt;pages&gt;Q10011&lt;/pages&gt;&lt;volume&gt;7&lt;/volume&gt;&lt;number&gt;10&lt;/number&gt;&lt;keywords&gt;&lt;keyword&gt;Transantarctic Mountains&lt;/keyword&gt;&lt;keyword&gt;receiver functions&lt;/keyword&gt;&lt;keyword&gt;crustal thickness&lt;/keyword&gt;&lt;keyword&gt;phase velocity&lt;/keyword&gt;&lt;keyword&gt;flexure&lt;/keyword&gt;&lt;keyword&gt;thermal anomaly&lt;/keyword&gt;&lt;keyword&gt;7203 Seismology: Body waves&lt;/keyword&gt;&lt;keyword&gt;7205 Seismology: Continental crust&lt;/keyword&gt;&lt;keyword&gt;7218 Seismology: Lithosphere&lt;/keyword&gt;&lt;/keywords&gt;&lt;dates&gt;&lt;year&gt;2006&lt;/year&gt;&lt;/dates&gt;&lt;publisher&gt;AGU&lt;/publisher&gt;&lt;isbn&gt;1525-2027&lt;/isbn&gt;&lt;label&gt;Lawrence_etal_2006surf&lt;/label&gt;&lt;urls&gt;&lt;related-urls&gt;&lt;url&gt;http://dx.doi.org/10.1029/2006GC001282&lt;/url&gt;&lt;/related-urls&gt;&lt;/urls&gt;&lt;electronic-resource-num&gt;10.1029/2006gc001282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11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E010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60.086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7.1847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9.0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7.2</w:t>
            </w:r>
          </w:p>
        </w:tc>
        <w:tc>
          <w:tcPr>
            <w:tcW w:w="1111" w:type="pct"/>
          </w:tcPr>
          <w:p w:rsidR="00B269B1" w:rsidRPr="00B269B1" w:rsidRDefault="00921558" w:rsidP="00150E8B">
            <w:pPr>
              <w:rPr>
                <w:sz w:val="16"/>
                <w:szCs w:val="16"/>
              </w:rPr>
            </w:pPr>
            <w:r w:rsidRPr="00150E8B">
              <w:rPr>
                <w:sz w:val="16"/>
                <w:szCs w:val="16"/>
              </w:rPr>
              <w:fldChar w:fldCharType="begin">
                <w:fldData xml:space="preserve">PEVuZE5vdGU+PENpdGU+PEF1dGhvcj5GaW5vdGVsbG88L0F1dGhvcj48WWVhcj4yMDExPC9ZZWFy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=
</w:fldData>
              </w:fldChar>
            </w:r>
            <w:r w:rsidR="00150E8B">
              <w:rPr>
                <w:sz w:val="16"/>
                <w:szCs w:val="16"/>
              </w:rPr>
              <w:instrText xml:space="preserve"> ADDIN EN.CITE </w:instrText>
            </w:r>
            <w:r w:rsidR="00150E8B">
              <w:rPr>
                <w:sz w:val="16"/>
                <w:szCs w:val="16"/>
              </w:rPr>
              <w:fldChar w:fldCharType="begin">
                <w:fldData xml:space="preserve">PEVuZE5vdGU+PENpdGU+PEF1dGhvcj5GaW5vdGVsbG88L0F1dGhvcj48WWVhcj4yMDExPC9ZZWFy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=
</w:fldData>
              </w:fldChar>
            </w:r>
            <w:r w:rsidR="00150E8B">
              <w:rPr>
                <w:sz w:val="16"/>
                <w:szCs w:val="16"/>
              </w:rPr>
              <w:instrText xml:space="preserve"> ADDIN EN.CITE.DATA </w:instrText>
            </w:r>
            <w:r w:rsidR="00150E8B">
              <w:rPr>
                <w:sz w:val="16"/>
                <w:szCs w:val="16"/>
              </w:rPr>
            </w:r>
            <w:r w:rsidR="00150E8B">
              <w:rPr>
                <w:sz w:val="16"/>
                <w:szCs w:val="16"/>
              </w:rPr>
              <w:fldChar w:fldCharType="end"/>
            </w:r>
            <w:r w:rsidRPr="00150E8B">
              <w:rPr>
                <w:sz w:val="16"/>
                <w:szCs w:val="16"/>
              </w:rPr>
            </w:r>
            <w:r w:rsidRPr="00150E8B">
              <w:rPr>
                <w:sz w:val="16"/>
                <w:szCs w:val="16"/>
              </w:rPr>
              <w:fldChar w:fldCharType="separate"/>
            </w:r>
            <w:hyperlink w:anchor="_ENREF_17" w:tooltip="Finotello, 2011 #781" w:history="1"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17</w:t>
              </w:r>
            </w:hyperlink>
            <w:r w:rsidR="00150E8B" w:rsidRPr="00150E8B">
              <w:rPr>
                <w:noProof/>
                <w:sz w:val="16"/>
                <w:szCs w:val="16"/>
                <w:vertAlign w:val="superscript"/>
              </w:rPr>
              <w:t>,</w:t>
            </w:r>
            <w:hyperlink w:anchor="_ENREF_18" w:tooltip="Hansen, 2009 #762" w:history="1"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18</w:t>
              </w:r>
            </w:hyperlink>
            <w:r w:rsidRPr="00150E8B">
              <w:rPr>
                <w:sz w:val="16"/>
                <w:szCs w:val="16"/>
              </w:rPr>
              <w:fldChar w:fldCharType="end"/>
            </w:r>
            <w:hyperlink w:anchor="_ENREF_18" w:tooltip="Hansen, 2009 #762" w:history="1"/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E012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59.326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7.0461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0.6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8.7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18" w:tooltip="Hansen, 2009 #762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Hansen&lt;/Author&gt;&lt;Year&gt;2009&lt;/Year&gt;&lt;RecNum&gt;762&lt;/RecNum&gt;&lt;IDText&gt;Hansen_etal_2009&lt;/IDText&gt;&lt;DisplayText&gt;&lt;style face="superscript"&gt;18&lt;/style&gt;&lt;/DisplayText&gt;&lt;record&gt;&lt;rec-number&gt;762&lt;/rec-number&gt;&lt;foreign-keys&gt;&lt;key app="EN" db-id="22ep95pskva926eatdqpf9dazppdd92tspt9" timestamp="1308532933"&gt;762&lt;/key&gt;&lt;/foreign-keys&gt;&lt;ref-type name="Journal Article"&gt;17&lt;/ref-type&gt;&lt;contributors&gt;&lt;authors&gt;&lt;author&gt;Hansen, Samantha E.&lt;/author&gt;&lt;author&gt;Julià, Jordi&lt;/author&gt;&lt;author&gt;Nyblade, Andrew A.&lt;/author&gt;&lt;author&gt;Pyle, Moira L.&lt;/author&gt;&lt;author&gt;Wiens, Douglas A.&lt;/author&gt;&lt;author&gt;Anandakrishnan, Sridhar&lt;/author&gt;&lt;/authors&gt;&lt;/contributors&gt;&lt;titles&gt;&lt;title&gt;Using S wave receiver functions to estimate crustal structure beneath ice sheets: An application to the Transantarctic Mountains and East Antarctic craton&lt;/title&gt;&lt;secondary-title&gt;Geochem. Geophys. Geosyst.&lt;/secondary-title&gt;&lt;/titles&gt;&lt;periodical&gt;&lt;full-title&gt;Geochem. Geophys. Geosyst.&lt;/full-title&gt;&lt;/periodical&gt;&lt;pages&gt;Q08014&lt;/pages&gt;&lt;volume&gt;10&lt;/volume&gt;&lt;number&gt;8&lt;/number&gt;&lt;keywords&gt;&lt;keyword&gt;S wave receiver functions&lt;/keyword&gt;&lt;keyword&gt;ice sheets&lt;/keyword&gt;&lt;keyword&gt;Antarctica&lt;/keyword&gt;&lt;keyword&gt;Transantarctic Mountains&lt;/keyword&gt;&lt;keyword&gt;0902 Exploration Geophysics: Computational methods: seismic&lt;/keyword&gt;&lt;keyword&gt;9310 Geographic Location: Antarctica&lt;/keyword&gt;&lt;keyword&gt;8103 Tectonophysics: Continental cratons&lt;/keyword&gt;&lt;/keywords&gt;&lt;dates&gt;&lt;year&gt;2009&lt;/year&gt;&lt;/dates&gt;&lt;publisher&gt;AGU&lt;/publisher&gt;&lt;isbn&gt;1525-2027&lt;/isbn&gt;&lt;label&gt;Hansen_etal_2009&lt;/label&gt;&lt;urls&gt;&lt;related-urls&gt;&lt;url&gt;http://dx.doi.org/10.1029/2009GC002576&lt;/url&gt;&lt;/related-urls&gt;&lt;/urls&gt;&lt;electronic-resource-num&gt;10.1029/2009gc002576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18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E018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57.224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6.8234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0.7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8.6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18" w:tooltip="Hansen, 2009 #762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Hansen&lt;/Author&gt;&lt;Year&gt;2009&lt;/Year&gt;&lt;RecNum&gt;762&lt;/RecNum&gt;&lt;IDText&gt;Hansen_etal_2009&lt;/IDText&gt;&lt;DisplayText&gt;&lt;style face="superscript"&gt;18&lt;/style&gt;&lt;/DisplayText&gt;&lt;record&gt;&lt;rec-number&gt;762&lt;/rec-number&gt;&lt;foreign-keys&gt;&lt;key app="EN" db-id="22ep95pskva926eatdqpf9dazppdd92tspt9" timestamp="1308532933"&gt;762&lt;/key&gt;&lt;/foreign-keys&gt;&lt;ref-type name="Journal Article"&gt;17&lt;/ref-type&gt;&lt;contributors&gt;&lt;authors&gt;&lt;author&gt;Hansen, Samantha E.&lt;/author&gt;&lt;author&gt;Julià, Jordi&lt;/author&gt;&lt;author&gt;Nyblade, Andrew A.&lt;/author&gt;&lt;author&gt;Pyle, Moira L.&lt;/author&gt;&lt;author&gt;Wiens, Douglas A.&lt;/author&gt;&lt;author&gt;Anandakrishnan, Sridhar&lt;/author&gt;&lt;/authors&gt;&lt;/contributors&gt;&lt;titles&gt;&lt;title&gt;Using S wave receiver functions to estimate crustal structure beneath ice sheets: An application to the Transantarctic Mountains and East Antarctic craton&lt;/title&gt;&lt;secondary-title&gt;Geochem. Geophys. Geosyst.&lt;/secondary-title&gt;&lt;/titles&gt;&lt;periodical&gt;&lt;full-title&gt;Geochem. Geophys. Geosyst.&lt;/full-title&gt;&lt;/periodical&gt;&lt;pages&gt;Q08014&lt;/pages&gt;&lt;volume&gt;10&lt;/volume&gt;&lt;number&gt;8&lt;/number&gt;&lt;keywords&gt;&lt;keyword&gt;S wave receiver functions&lt;/keyword&gt;&lt;keyword&gt;ice sheets&lt;/keyword&gt;&lt;keyword&gt;Antarctica&lt;/keyword&gt;&lt;keyword&gt;Transantarctic Mountains&lt;/keyword&gt;&lt;keyword&gt;0902 Exploration Geophysics: Computational methods: seismic&lt;/keyword&gt;&lt;keyword&gt;9310 Geographic Location: Antarctica&lt;/keyword&gt;&lt;keyword&gt;8103 Tectonophysics: Continental cratons&lt;/keyword&gt;&lt;/keywords&gt;&lt;dates&gt;&lt;year&gt;2009&lt;/year&gt;&lt;/dates&gt;&lt;publisher&gt;AGU&lt;/publisher&gt;&lt;isbn&gt;1525-2027&lt;/isbn&gt;&lt;label&gt;Hansen_etal_2009&lt;/label&gt;&lt;urls&gt;&lt;related-urls&gt;&lt;url&gt;http://dx.doi.org/10.1029/2009GC002576&lt;/url&gt;&lt;/related-urls&gt;&lt;/urls&gt;&lt;electronic-resource-num&gt;10.1029/2009gc002576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18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E020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56.547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6.7295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5.2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3.0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18" w:tooltip="Hansen, 2009 #762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Hansen&lt;/Author&gt;&lt;Year&gt;2009&lt;/Year&gt;&lt;RecNum&gt;762&lt;/RecNum&gt;&lt;IDText&gt;Hansen_etal_2009&lt;/IDText&gt;&lt;DisplayText&gt;&lt;style face="superscript"&gt;18&lt;/style&gt;&lt;/DisplayText&gt;&lt;record&gt;&lt;rec-number&gt;762&lt;/rec-number&gt;&lt;foreign-keys&gt;&lt;key app="EN" db-id="22ep95pskva926eatdqpf9dazppdd92tspt9" timestamp="1308532933"&gt;762&lt;/key&gt;&lt;/foreign-keys&gt;&lt;ref-type name="Journal Article"&gt;17&lt;/ref-type&gt;&lt;contributors&gt;&lt;authors&gt;&lt;author&gt;Hansen, Samantha E.&lt;/author&gt;&lt;author&gt;Julià, Jordi&lt;/author&gt;&lt;author&gt;Nyblade, Andrew A.&lt;/author&gt;&lt;author&gt;Pyle, Moira L.&lt;/author&gt;&lt;author&gt;Wiens, Douglas A.&lt;/author&gt;&lt;author&gt;Anandakrishnan, Sridhar&lt;/author&gt;&lt;/authors&gt;&lt;/contributors&gt;&lt;titles&gt;&lt;title&gt;Using S wave receiver functions to estimate crustal structure beneath ice sheets: An application to the Transantarctic Mountains and East Antarctic craton&lt;/title&gt;&lt;secondary-title&gt;Geochem. Geophys. Geosyst.&lt;/secondary-title&gt;&lt;/titles&gt;&lt;periodical&gt;&lt;full-title&gt;Geochem. Geophys. Geosyst.&lt;/full-title&gt;&lt;/periodical&gt;&lt;pages&gt;Q08014&lt;/pages&gt;&lt;volume&gt;10&lt;/volume&gt;&lt;number&gt;8&lt;/number&gt;&lt;keywords&gt;&lt;keyword&gt;S wave receiver functions&lt;/keyword&gt;&lt;keyword&gt;ice sheets&lt;/keyword&gt;&lt;keyword&gt;Antarctica&lt;/keyword&gt;&lt;keyword&gt;Transantarctic Mountains&lt;/keyword&gt;&lt;keyword&gt;0902 Exploration Geophysics: Computational methods: seismic&lt;/keyword&gt;&lt;keyword&gt;9310 Geographic Location: Antarctica&lt;/keyword&gt;&lt;keyword&gt;8103 Tectonophysics: Continental cratons&lt;/keyword&gt;&lt;/keywords&gt;&lt;dates&gt;&lt;year&gt;2009&lt;/year&gt;&lt;/dates&gt;&lt;publisher&gt;AGU&lt;/publisher&gt;&lt;isbn&gt;1525-2027&lt;/isbn&gt;&lt;label&gt;Hansen_etal_2009&lt;/label&gt;&lt;urls&gt;&lt;related-urls&gt;&lt;url&gt;http://dx.doi.org/10.1029/2009GC002576&lt;/url&gt;&lt;/related-urls&gt;&lt;/urls&gt;&lt;electronic-resource-num&gt;10.1029/2009gc002576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18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E024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55.238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6.5394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5.6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3.4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18" w:tooltip="Hansen, 2009 #762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Hansen&lt;/Author&gt;&lt;Year&gt;2009&lt;/Year&gt;&lt;RecNum&gt;762&lt;/RecNum&gt;&lt;IDText&gt;Hansen_etal_2009&lt;/IDText&gt;&lt;DisplayText&gt;&lt;style face="superscript"&gt;18&lt;/style&gt;&lt;/DisplayText&gt;&lt;record&gt;&lt;rec-number&gt;762&lt;/rec-number&gt;&lt;foreign-keys&gt;&lt;key app="EN" db-id="22ep95pskva926eatdqpf9dazppdd92tspt9" timestamp="1308532933"&gt;762&lt;/key&gt;&lt;/foreign-keys&gt;&lt;ref-type name="Journal Article"&gt;17&lt;/ref-type&gt;&lt;contributors&gt;&lt;authors&gt;&lt;author&gt;Hansen, Samantha E.&lt;/author&gt;&lt;author&gt;Julià, Jordi&lt;/author&gt;&lt;author&gt;Nyblade, Andrew A.&lt;/author&gt;&lt;author&gt;Pyle, Moira L.&lt;/author&gt;&lt;author&gt;Wiens, Douglas A.&lt;/author&gt;&lt;author&gt;Anandakrishnan, Sridhar&lt;/author&gt;&lt;/authors&gt;&lt;/contributors&gt;&lt;titles&gt;&lt;title&gt;Using S wave receiver functions to estimate crustal structure beneath ice sheets: An application to the Transantarctic Mountains and East Antarctic craton&lt;/title&gt;&lt;secondary-title&gt;Geochem. Geophys. Geosyst.&lt;/secondary-title&gt;&lt;/titles&gt;&lt;periodical&gt;&lt;full-title&gt;Geochem. Geophys. Geosyst.&lt;/full-title&gt;&lt;/periodical&gt;&lt;pages&gt;Q08014&lt;/pages&gt;&lt;volume&gt;10&lt;/volume&gt;&lt;number&gt;8&lt;/number&gt;&lt;keywords&gt;&lt;keyword&gt;S wave receiver functions&lt;/keyword&gt;&lt;keyword&gt;ice sheets&lt;/keyword&gt;&lt;keyword&gt;Antarctica&lt;/keyword&gt;&lt;keyword&gt;Transantarctic Mountains&lt;/keyword&gt;&lt;keyword&gt;0902 Exploration Geophysics: Computational methods: seismic&lt;/keyword&gt;&lt;keyword&gt;9310 Geographic Location: Antarctica&lt;/keyword&gt;&lt;keyword&gt;8103 Tectonophysics: Continental cratons&lt;/keyword&gt;&lt;/keywords&gt;&lt;dates&gt;&lt;year&gt;2009&lt;/year&gt;&lt;/dates&gt;&lt;publisher&gt;AGU&lt;/publisher&gt;&lt;isbn&gt;1525-2027&lt;/isbn&gt;&lt;label&gt;Hansen_etal_2009&lt;/label&gt;&lt;urls&gt;&lt;related-urls&gt;&lt;url&gt;http://dx.doi.org/10.1029/2009GC002576&lt;/url&gt;&lt;/related-urls&gt;&lt;/urls&gt;&lt;electronic-resource-num&gt;10.1029/2009gc002576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18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E028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54.039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6.3075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5.6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3.3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18" w:tooltip="Hansen, 2009 #762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Hansen&lt;/Author&gt;&lt;Year&gt;2009&lt;/Year&gt;&lt;RecNum&gt;762&lt;/RecNum&gt;&lt;IDText&gt;Hansen_etal_2009&lt;/IDText&gt;&lt;DisplayText&gt;&lt;style face="superscript"&gt;18&lt;/style&gt;&lt;/DisplayText&gt;&lt;record&gt;&lt;rec-number&gt;762&lt;/rec-number&gt;&lt;foreign-keys&gt;&lt;key app="EN" db-id="22ep95pskva926eatdqpf9dazppdd92tspt9" timestamp="1308532933"&gt;762&lt;/key&gt;&lt;/foreign-keys&gt;&lt;ref-type name="Journal Article"&gt;17&lt;/ref-type&gt;&lt;contributors&gt;&lt;authors&gt;&lt;author&gt;Hansen, Samantha E.&lt;/author&gt;&lt;author&gt;Julià, Jordi&lt;/author&gt;&lt;author&gt;Nyblade, Andrew A.&lt;/author&gt;&lt;author&gt;Pyle, Moira L.&lt;/author&gt;&lt;author&gt;Wiens, Douglas A.&lt;/author&gt;&lt;author&gt;Anandakrishnan, Sridhar&lt;/author&gt;&lt;/authors&gt;&lt;/contributors&gt;&lt;titles&gt;&lt;title&gt;Using S wave receiver functions to estimate crustal structure beneath ice sheets: An application to the Transantarctic Mountains and East Antarctic craton&lt;/title&gt;&lt;secondary-title&gt;Geochem. Geophys. Geosyst.&lt;/secondary-title&gt;&lt;/titles&gt;&lt;periodical&gt;&lt;full-title&gt;Geochem. Geophys. Geosyst.&lt;/full-title&gt;&lt;/periodical&gt;&lt;pages&gt;Q08014&lt;/pages&gt;&lt;volume&gt;10&lt;/volume&gt;&lt;number&gt;8&lt;/number&gt;&lt;keywords&gt;&lt;keyword&gt;S wave receiver functions&lt;/keyword&gt;&lt;keyword&gt;ice sheets&lt;/keyword&gt;&lt;keyword&gt;Antarctica&lt;/keyword&gt;&lt;keyword&gt;Transantarctic Mountains&lt;/keyword&gt;&lt;keyword&gt;0902 Exploration Geophysics: Computational methods: seismic&lt;/keyword&gt;&lt;keyword&gt;9310 Geographic Location: Antarctica&lt;/keyword&gt;&lt;keyword&gt;8103 Tectonophysics: Continental cratons&lt;/keyword&gt;&lt;/keywords&gt;&lt;dates&gt;&lt;year&gt;2009&lt;/year&gt;&lt;/dates&gt;&lt;publisher&gt;AGU&lt;/publisher&gt;&lt;isbn&gt;1525-2027&lt;/isbn&gt;&lt;label&gt;Hansen_etal_2009&lt;/label&gt;&lt;urls&gt;&lt;related-urls&gt;&lt;url&gt;http://dx.doi.org/10.1029/2009GC002576&lt;/url&gt;&lt;/related-urls&gt;&lt;/urls&gt;&lt;electronic-resource-num&gt;10.1029/2009gc002576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18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E030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53.379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6.2511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5.5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3.2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18" w:tooltip="Hansen, 2009 #762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Hansen&lt;/Author&gt;&lt;Year&gt;2009&lt;/Year&gt;&lt;RecNum&gt;762&lt;/RecNum&gt;&lt;IDText&gt;Hansen_etal_2009&lt;/IDText&gt;&lt;DisplayText&gt;&lt;style face="superscript"&gt;18&lt;/style&gt;&lt;/DisplayText&gt;&lt;record&gt;&lt;rec-number&gt;762&lt;/rec-number&gt;&lt;foreign-keys&gt;&lt;key app="EN" db-id="22ep95pskva926eatdqpf9dazppdd92tspt9" timestamp="1308532933"&gt;762&lt;/key&gt;&lt;/foreign-keys&gt;&lt;ref-type name="Journal Article"&gt;17&lt;/ref-type&gt;&lt;contributors&gt;&lt;authors&gt;&lt;author&gt;Hansen, Samantha E.&lt;/author&gt;&lt;author&gt;Julià, Jordi&lt;/author&gt;&lt;author&gt;Nyblade, Andrew A.&lt;/author&gt;&lt;author&gt;Pyle, Moira L.&lt;/author&gt;&lt;author&gt;Wiens, Douglas A.&lt;/author&gt;&lt;author&gt;Anandakrishnan, Sridhar&lt;/author&gt;&lt;/authors&gt;&lt;/contributors&gt;&lt;titles&gt;&lt;title&gt;Using S wave receiver functions to estimate crustal structure beneath ice sheets: An application to the Transantarctic Mountains and East Antarctic craton&lt;/title&gt;&lt;secondary-title&gt;Geochem. Geophys. Geosyst.&lt;/secondary-title&gt;&lt;/titles&gt;&lt;periodical&gt;&lt;full-title&gt;Geochem. Geophys. Geosyst.&lt;/full-title&gt;&lt;/periodical&gt;&lt;pages&gt;Q08014&lt;/pages&gt;&lt;volume&gt;10&lt;/volume&gt;&lt;number&gt;8&lt;/number&gt;&lt;keywords&gt;&lt;keyword&gt;S wave receiver functions&lt;/keyword&gt;&lt;keyword&gt;ice sheets&lt;/keyword&gt;&lt;keyword&gt;Antarctica&lt;/keyword&gt;&lt;keyword&gt;Transantarctic Mountains&lt;/keyword&gt;&lt;keyword&gt;0902 Exploration Geophysics: Computational methods: seismic&lt;/keyword&gt;&lt;keyword&gt;9310 Geographic Location: Antarctica&lt;/keyword&gt;&lt;keyword&gt;8103 Tectonophysics: Continental cratons&lt;/keyword&gt;&lt;/keywords&gt;&lt;dates&gt;&lt;year&gt;2009&lt;/year&gt;&lt;/dates&gt;&lt;publisher&gt;AGU&lt;/publisher&gt;&lt;isbn&gt;1525-2027&lt;/isbn&gt;&lt;label&gt;Hansen_etal_2009&lt;/label&gt;&lt;urls&gt;&lt;related-urls&gt;&lt;url&gt;http://dx.doi.org/10.1029/2009GC002576&lt;/url&gt;&lt;/related-urls&gt;&lt;/urls&gt;&lt;electronic-resource-num&gt;10.1029/2009gc002576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18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EAGLE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77.0448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6.4154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58.4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55.6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13" w:tooltip="Feng, 2014 #647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>
                  <w:fldData xml:space="preserve">PEVuZE5vdGU+PENpdGU+PEF1dGhvcj5GZW5nPC9BdXRob3I+PFllYXI+MjAxNDwvWWVhcj48UmVj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</w:fldData>
                </w:fldChar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</w:instrText>
              </w:r>
              <w:r w:rsidR="00150E8B" w:rsidRPr="005D78A9">
                <w:rPr>
                  <w:rStyle w:val="a4"/>
                  <w:sz w:val="16"/>
                  <w:szCs w:val="16"/>
                </w:rPr>
                <w:fldChar w:fldCharType="begin">
                  <w:fldData xml:space="preserve">PEVuZE5vdGU+PENpdGU+PEF1dGhvcj5GZW5nPC9BdXRob3I+PFllYXI+MjAxNDwvWWVhcj48UmVj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</w:fldData>
                </w:fldChar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.DATA </w:instrText>
              </w:r>
              <w:r w:rsidR="00150E8B" w:rsidRPr="005D78A9">
                <w:rPr>
                  <w:rStyle w:val="a4"/>
                  <w:sz w:val="16"/>
                  <w:szCs w:val="16"/>
                </w:rPr>
              </w:r>
              <w:r w:rsidR="00150E8B" w:rsidRPr="005D78A9">
                <w:rPr>
                  <w:rStyle w:val="a4"/>
                  <w:sz w:val="16"/>
                  <w:szCs w:val="16"/>
                </w:rPr>
                <w:fldChar w:fldCharType="end"/>
              </w:r>
              <w:r w:rsidR="00921558" w:rsidRPr="005D78A9">
                <w:rPr>
                  <w:rStyle w:val="a4"/>
                  <w:sz w:val="16"/>
                  <w:szCs w:val="16"/>
                </w:rPr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13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ERS11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174.445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7.12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7.5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8.0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19" w:tooltip="Trey, 1999 #1109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Trey&lt;/Author&gt;&lt;Year&gt;1999&lt;/Year&gt;&lt;RecNum&gt;1109&lt;/RecNum&gt;&lt;IDText&gt;Trey_etal_1999&lt;/IDText&gt;&lt;DisplayText&gt;&lt;style face="superscript"&gt;19&lt;/style&gt;&lt;/DisplayText&gt;&lt;record&gt;&lt;rec-number&gt;1109&lt;/rec-number&gt;&lt;foreign-keys&gt;&lt;key app="EN" db-id="22ep95pskva926eatdqpf9dazppdd92tspt9" timestamp="1369898499"&gt;1109&lt;/key&gt;&lt;/foreign-keys&gt;&lt;ref-type name="Journal Article"&gt;17&lt;/ref-type&gt;&lt;contributors&gt;&lt;authors&gt;&lt;author&gt;Trey, Hans&lt;/author&gt;&lt;author&gt;Cooper, Alan K.&lt;/author&gt;&lt;author&gt;Pellis, Giulio&lt;/author&gt;&lt;author&gt;della Vedova, Bruno&lt;/author&gt;&lt;author&gt;Cochrane, Guy&lt;/author&gt;&lt;author&gt;Brancolini, Giuliano&lt;/author&gt;&lt;author&gt;Makris, Jannis&lt;/author&gt;&lt;/authors&gt;&lt;/contributors&gt;&lt;titles&gt;&lt;title&gt;Transect across the West Antarctic rift system in the Ross Sea, Antarctica&lt;/title&gt;&lt;secondary-title&gt;Tectonophysics&lt;/secondary-title&gt;&lt;/titles&gt;&lt;periodical&gt;&lt;full-title&gt;Tectonophysics&lt;/full-title&gt;&lt;/periodical&gt;&lt;pages&gt;61-74&lt;/pages&gt;&lt;volume&gt;301&lt;/volume&gt;&lt;number&gt;1–2&lt;/number&gt;&lt;keywords&gt;&lt;keyword&gt;wide-angle reflection/refraction&lt;/keyword&gt;&lt;keyword&gt;extension&lt;/keyword&gt;&lt;keyword&gt;continental rift&lt;/keyword&gt;&lt;keyword&gt;transtension&lt;/keyword&gt;&lt;keyword&gt;Ross Sea&lt;/keyword&gt;&lt;/keywords&gt;&lt;dates&gt;&lt;year&gt;1999&lt;/year&gt;&lt;/dates&gt;&lt;isbn&gt;0040-1951&lt;/isbn&gt;&lt;label&gt;Trey_etal_1999&lt;/label&gt;&lt;urls&gt;&lt;related-urls&gt;&lt;url&gt;http://www.sciencedirect.com/science/article/pii/S0040195198001553&lt;/url&gt;&lt;/related-urls&gt;&lt;/urls&gt;&lt;electronic-resource-num&gt;http://dx.doi.org/10.1016/S0040-1951(98)00155-3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19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ERS13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173.637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7.1217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7.5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8.0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19" w:tooltip="Trey, 1999 #1109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Trey&lt;/Author&gt;&lt;Year&gt;1999&lt;/Year&gt;&lt;RecNum&gt;1109&lt;/RecNum&gt;&lt;IDText&gt;Trey_etal_1999&lt;/IDText&gt;&lt;DisplayText&gt;&lt;style face="superscript"&gt;19&lt;/style&gt;&lt;/DisplayText&gt;&lt;record&gt;&lt;rec-number&gt;1109&lt;/rec-number&gt;&lt;foreign-keys&gt;&lt;key app="EN" db-id="22ep95pskva926eatdqpf9dazppdd92tspt9" timestamp="1369898499"&gt;1109&lt;/key&gt;&lt;/foreign-keys&gt;&lt;ref-type name="Journal Article"&gt;17&lt;/ref-type&gt;&lt;contributors&gt;&lt;authors&gt;&lt;author&gt;Trey, Hans&lt;/author&gt;&lt;author&gt;Cooper, Alan K.&lt;/author&gt;&lt;author&gt;Pellis, Giulio&lt;/author&gt;&lt;author&gt;della Vedova, Bruno&lt;/author&gt;&lt;author&gt;Cochrane, Guy&lt;/author&gt;&lt;author&gt;Brancolini, Giuliano&lt;/author&gt;&lt;author&gt;Makris, Jannis&lt;/author&gt;&lt;/authors&gt;&lt;/contributors&gt;&lt;titles&gt;&lt;title&gt;Transect across the West Antarctic rift system in the Ross Sea, Antarctica&lt;/title&gt;&lt;secondary-title&gt;Tectonophysics&lt;/secondary-title&gt;&lt;/titles&gt;&lt;periodical&gt;&lt;full-title&gt;Tectonophysics&lt;/full-title&gt;&lt;/periodical&gt;&lt;pages&gt;61-74&lt;/pages&gt;&lt;volume&gt;301&lt;/volume&gt;&lt;number&gt;1–2&lt;/number&gt;&lt;keywords&gt;&lt;keyword&gt;wide-angle reflection/refraction&lt;/keyword&gt;&lt;keyword&gt;extension&lt;/keyword&gt;&lt;keyword&gt;continental rift&lt;/keyword&gt;&lt;keyword&gt;transtension&lt;/keyword&gt;&lt;keyword&gt;Ross Sea&lt;/keyword&gt;&lt;/keywords&gt;&lt;dates&gt;&lt;year&gt;1999&lt;/year&gt;&lt;/dates&gt;&lt;isbn&gt;0040-1951&lt;/isbn&gt;&lt;label&gt;Trey_etal_1999&lt;/label&gt;&lt;urls&gt;&lt;related-urls&gt;&lt;url&gt;http://www.sciencedirect.com/science/article/pii/S0040195198001553&lt;/url&gt;&lt;/related-urls&gt;&lt;/urls&gt;&lt;electronic-resource-num&gt;http://dx.doi.org/10.1016/S0040-1951(98)00155-3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19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ERS17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172.027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7.1217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8.5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9.0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19" w:tooltip="Trey, 1999 #1109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Trey&lt;/Author&gt;&lt;Year&gt;1999&lt;/Year&gt;&lt;RecNum&gt;1109&lt;/RecNum&gt;&lt;IDText&gt;Trey_etal_1999&lt;/IDText&gt;&lt;DisplayText&gt;&lt;style face="superscript"&gt;19&lt;/style&gt;&lt;/DisplayText&gt;&lt;record&gt;&lt;rec-number&gt;1109&lt;/rec-number&gt;&lt;foreign-keys&gt;&lt;key app="EN" db-id="22ep95pskva926eatdqpf9dazppdd92tspt9" timestamp="1369898499"&gt;1109&lt;/key&gt;&lt;/foreign-keys&gt;&lt;ref-type name="Journal Article"&gt;17&lt;/ref-type&gt;&lt;contributors&gt;&lt;authors&gt;&lt;author&gt;Trey, Hans&lt;/author&gt;&lt;author&gt;Cooper, Alan K.&lt;/author&gt;&lt;author&gt;Pellis, Giulio&lt;/author&gt;&lt;author&gt;della Vedova, Bruno&lt;/author&gt;&lt;author&gt;Cochrane, Guy&lt;/author&gt;&lt;author&gt;Brancolini, Giuliano&lt;/author&gt;&lt;author&gt;Makris, Jannis&lt;/author&gt;&lt;/authors&gt;&lt;/contributors&gt;&lt;titles&gt;&lt;title&gt;Transect across the West Antarctic rift system in the Ross Sea, Antarctica&lt;/title&gt;&lt;secondary-title&gt;Tectonophysics&lt;/secondary-title&gt;&lt;/titles&gt;&lt;periodical&gt;&lt;full-title&gt;Tectonophysics&lt;/full-title&gt;&lt;/periodical&gt;&lt;pages&gt;61-74&lt;/pages&gt;&lt;volume&gt;301&lt;/volume&gt;&lt;number&gt;1–2&lt;/number&gt;&lt;keywords&gt;&lt;keyword&gt;wide-angle reflection/refraction&lt;/keyword&gt;&lt;keyword&gt;extension&lt;/keyword&gt;&lt;keyword&gt;continental rift&lt;/keyword&gt;&lt;keyword&gt;transtension&lt;/keyword&gt;&lt;keyword&gt;Ross Sea&lt;/keyword&gt;&lt;/keywords&gt;&lt;dates&gt;&lt;year&gt;1999&lt;/year&gt;&lt;/dates&gt;&lt;isbn&gt;0040-1951&lt;/isbn&gt;&lt;label&gt;Trey_etal_1999&lt;/label&gt;&lt;urls&gt;&lt;related-urls&gt;&lt;url&gt;http://www.sciencedirect.com/science/article/pii/S0040195198001553&lt;/url&gt;&lt;/related-urls&gt;&lt;/urls&gt;&lt;electronic-resource-num&gt;http://dx.doi.org/10.1016/S0040-1951(98)00155-3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19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ERS20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170.813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7.1217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9.5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0.0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19" w:tooltip="Trey, 1999 #1109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Trey&lt;/Author&gt;&lt;Year&gt;1999&lt;/Year&gt;&lt;RecNum&gt;1109&lt;/RecNum&gt;&lt;IDText&gt;Trey_etal_1999&lt;/IDText&gt;&lt;DisplayText&gt;&lt;style face="superscript"&gt;19&lt;/style&gt;&lt;/DisplayText&gt;&lt;record&gt;&lt;rec-number&gt;1109&lt;/rec-number&gt;&lt;foreign-keys&gt;&lt;key app="EN" db-id="22ep95pskva926eatdqpf9dazppdd92tspt9" timestamp="1369898499"&gt;1109&lt;/key&gt;&lt;/foreign-keys&gt;&lt;ref-type name="Journal Article"&gt;17&lt;/ref-type&gt;&lt;contributors&gt;&lt;authors&gt;&lt;author&gt;Trey, Hans&lt;/author&gt;&lt;author&gt;Cooper, Alan K.&lt;/author&gt;&lt;author&gt;Pellis, Giulio&lt;/author&gt;&lt;author&gt;della Vedova, Bruno&lt;/author&gt;&lt;author&gt;Cochrane, Guy&lt;/author&gt;&lt;author&gt;Brancolini, Giuliano&lt;/author&gt;&lt;author&gt;Makris, Jannis&lt;/author&gt;&lt;/authors&gt;&lt;/contributors&gt;&lt;titles&gt;&lt;title&gt;Transect across the West Antarctic rift system in the Ross Sea, Antarctica&lt;/title&gt;&lt;secondary-title&gt;Tectonophysics&lt;/secondary-title&gt;&lt;/titles&gt;&lt;periodical&gt;&lt;full-title&gt;Tectonophysics&lt;/full-title&gt;&lt;/periodical&gt;&lt;pages&gt;61-74&lt;/pages&gt;&lt;volume&gt;301&lt;/volume&gt;&lt;number&gt;1–2&lt;/number&gt;&lt;keywords&gt;&lt;keyword&gt;wide-angle reflection/refraction&lt;/keyword&gt;&lt;keyword&gt;extension&lt;/keyword&gt;&lt;keyword&gt;continental rift&lt;/keyword&gt;&lt;keyword&gt;transtension&lt;/keyword&gt;&lt;keyword&gt;Ross Sea&lt;/keyword&gt;&lt;/keywords&gt;&lt;dates&gt;&lt;year&gt;1999&lt;/year&gt;&lt;/dates&gt;&lt;isbn&gt;0040-1951&lt;/isbn&gt;&lt;label&gt;Trey_etal_1999&lt;/label&gt;&lt;urls&gt;&lt;related-urls&gt;&lt;url&gt;http://www.sciencedirect.com/science/article/pii/S0040195198001553&lt;/url&gt;&lt;/related-urls&gt;&lt;/urls&gt;&lt;electronic-resource-num&gt;http://dx.doi.org/10.1016/S0040-1951(98)00155-3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19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ERS23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169.61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7.1217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1.5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2.0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19" w:tooltip="Trey, 1999 #1109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Trey&lt;/Author&gt;&lt;Year&gt;1999&lt;/Year&gt;&lt;RecNum&gt;1109&lt;/RecNum&gt;&lt;IDText&gt;Trey_etal_1999&lt;/IDText&gt;&lt;DisplayText&gt;&lt;style face="superscript"&gt;19&lt;/style&gt;&lt;/DisplayText&gt;&lt;record&gt;&lt;rec-number&gt;1109&lt;/rec-number&gt;&lt;foreign-keys&gt;&lt;key app="EN" db-id="22ep95pskva926eatdqpf9dazppdd92tspt9" timestamp="1369898499"&gt;1109&lt;/key&gt;&lt;/foreign-keys&gt;&lt;ref-type name="Journal Article"&gt;17&lt;/ref-type&gt;&lt;contributors&gt;&lt;authors&gt;&lt;author&gt;Trey, Hans&lt;/author&gt;&lt;author&gt;Cooper, Alan K.&lt;/author&gt;&lt;author&gt;Pellis, Giulio&lt;/author&gt;&lt;author&gt;della Vedova, Bruno&lt;/author&gt;&lt;author&gt;Cochrane, Guy&lt;/author&gt;&lt;author&gt;Brancolini, Giuliano&lt;/author&gt;&lt;author&gt;Makris, Jannis&lt;/author&gt;&lt;/authors&gt;&lt;/contributors&gt;&lt;titles&gt;&lt;title&gt;Transect across the West Antarctic rift system in the Ross Sea, Antarctica&lt;/title&gt;&lt;secondary-title&gt;Tectonophysics&lt;/secondary-title&gt;&lt;/titles&gt;&lt;periodical&gt;&lt;full-title&gt;Tectonophysics&lt;/full-title&gt;&lt;/periodical&gt;&lt;pages&gt;61-74&lt;/pages&gt;&lt;volume&gt;301&lt;/volume&gt;&lt;number&gt;1–2&lt;/number&gt;&lt;keywords&gt;&lt;keyword&gt;wide-angle reflection/refraction&lt;/keyword&gt;&lt;keyword&gt;extension&lt;/keyword&gt;&lt;keyword&gt;continental rift&lt;/keyword&gt;&lt;keyword&gt;transtension&lt;/keyword&gt;&lt;keyword&gt;Ross Sea&lt;/keyword&gt;&lt;/keywords&gt;&lt;dates&gt;&lt;year&gt;1999&lt;/year&gt;&lt;/dates&gt;&lt;isbn&gt;0040-1951&lt;/isbn&gt;&lt;label&gt;Trey_etal_1999&lt;/label&gt;&lt;urls&gt;&lt;related-urls&gt;&lt;url&gt;http://www.sciencedirect.com/science/article/pii/S0040195198001553&lt;/url&gt;&lt;/related-urls&gt;&lt;/urls&gt;&lt;electronic-resource-num&gt;http://dx.doi.org/10.1016/S0040-1951(98)00155-3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19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ERS3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178.583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7.12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3.4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4.0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19" w:tooltip="Trey, 1999 #1109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Trey&lt;/Author&gt;&lt;Year&gt;1999&lt;/Year&gt;&lt;RecNum&gt;1109&lt;/RecNum&gt;&lt;IDText&gt;Trey_etal_1999&lt;/IDText&gt;&lt;DisplayText&gt;&lt;style face="superscript"&gt;19&lt;/style&gt;&lt;/DisplayText&gt;&lt;record&gt;&lt;rec-number&gt;1109&lt;/rec-number&gt;&lt;foreign-keys&gt;&lt;key app="EN" db-id="22ep95pskva926eatdqpf9dazppdd92tspt9" timestamp="1369898499"&gt;1109&lt;/key&gt;&lt;/foreign-keys&gt;&lt;ref-type name="Journal Article"&gt;17&lt;/ref-type&gt;&lt;contributors&gt;&lt;authors&gt;&lt;author&gt;Trey, Hans&lt;/author&gt;&lt;author&gt;Cooper, Alan K.&lt;/author&gt;&lt;author&gt;Pellis, Giulio&lt;/author&gt;&lt;author&gt;della Vedova, Bruno&lt;/author&gt;&lt;author&gt;Cochrane, Guy&lt;/author&gt;&lt;author&gt;Brancolini, Giuliano&lt;/author&gt;&lt;author&gt;Makris, Jannis&lt;/author&gt;&lt;/authors&gt;&lt;/contributors&gt;&lt;titles&gt;&lt;title&gt;Transect across the West Antarctic rift system in the Ross Sea, Antarctica&lt;/title&gt;&lt;secondary-title&gt;Tectonophysics&lt;/secondary-title&gt;&lt;/titles&gt;&lt;periodical&gt;&lt;full-title&gt;Tectonophysics&lt;/full-title&gt;&lt;/periodical&gt;&lt;pages&gt;61-74&lt;/pages&gt;&lt;volume&gt;301&lt;/volume&gt;&lt;number&gt;1–2&lt;/number&gt;&lt;keywords&gt;&lt;keyword&gt;wide-angle reflection/refraction&lt;/keyword&gt;&lt;keyword&gt;extension&lt;/keyword&gt;&lt;keyword&gt;continental rift&lt;/keyword&gt;&lt;keyword&gt;transtension&lt;/keyword&gt;&lt;keyword&gt;Ross Sea&lt;/keyword&gt;&lt;/keywords&gt;&lt;dates&gt;&lt;year&gt;1999&lt;/year&gt;&lt;/dates&gt;&lt;isbn&gt;0040-1951&lt;/isbn&gt;&lt;label&gt;Trey_etal_1999&lt;/label&gt;&lt;urls&gt;&lt;related-urls&gt;&lt;url&gt;http://www.sciencedirect.com/science/article/pii/S0040195198001553&lt;/url&gt;&lt;/related-urls&gt;&lt;/urls&gt;&lt;electronic-resource-num&gt;http://dx.doi.org/10.1016/S0040-1951(98)00155-3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19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ERS5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176.99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7.1167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3.4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4.0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19" w:tooltip="Trey, 1999 #1109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Trey&lt;/Author&gt;&lt;Year&gt;1999&lt;/Year&gt;&lt;RecNum&gt;1109&lt;/RecNum&gt;&lt;IDText&gt;Trey_etal_1999&lt;/IDText&gt;&lt;DisplayText&gt;&lt;style face="superscript"&gt;19&lt;/style&gt;&lt;/DisplayText&gt;&lt;record&gt;&lt;rec-number&gt;1109&lt;/rec-number&gt;&lt;foreign-keys&gt;&lt;key app="EN" db-id="22ep95pskva926eatdqpf9dazppdd92tspt9" timestamp="1369898499"&gt;1109&lt;/key&gt;&lt;/foreign-keys&gt;&lt;ref-type name="Journal Article"&gt;17&lt;/ref-type&gt;&lt;contributors&gt;&lt;authors&gt;&lt;author&gt;Trey, Hans&lt;/author&gt;&lt;author&gt;Cooper, Alan K.&lt;/author&gt;&lt;author&gt;Pellis, Giulio&lt;/author&gt;&lt;author&gt;della Vedova, Bruno&lt;/author&gt;&lt;author&gt;Cochrane, Guy&lt;/author&gt;&lt;author&gt;Brancolini, Giuliano&lt;/author&gt;&lt;author&gt;Makris, Jannis&lt;/author&gt;&lt;/authors&gt;&lt;/contributors&gt;&lt;titles&gt;&lt;title&gt;Transect across the West Antarctic rift system in the Ross Sea, Antarctica&lt;/title&gt;&lt;secondary-title&gt;Tectonophysics&lt;/secondary-title&gt;&lt;/titles&gt;&lt;periodical&gt;&lt;full-title&gt;Tectonophysics&lt;/full-title&gt;&lt;/periodical&gt;&lt;pages&gt;61-74&lt;/pages&gt;&lt;volume&gt;301&lt;/volume&gt;&lt;number&gt;1–2&lt;/number&gt;&lt;keywords&gt;&lt;keyword&gt;wide-angle reflection/refraction&lt;/keyword&gt;&lt;keyword&gt;extension&lt;/keyword&gt;&lt;keyword&gt;continental rift&lt;/keyword&gt;&lt;keyword&gt;transtension&lt;/keyword&gt;&lt;keyword&gt;Ross Sea&lt;/keyword&gt;&lt;/keywords&gt;&lt;dates&gt;&lt;year&gt;1999&lt;/year&gt;&lt;/dates&gt;&lt;isbn&gt;0040-1951&lt;/isbn&gt;&lt;label&gt;Trey_etal_1999&lt;/label&gt;&lt;urls&gt;&lt;related-urls&gt;&lt;url&gt;http://www.sciencedirect.com/science/article/pii/S0040195198001553&lt;/url&gt;&lt;/related-urls&gt;&lt;/urls&gt;&lt;electronic-resource-num&gt;http://dx.doi.org/10.1016/S0040-1951(98)00155-3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19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ESPZ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01.6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63.7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7.0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6.4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20" w:tooltip="Vuan, 2001 #1114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Vuan&lt;/Author&gt;&lt;Year&gt;2001&lt;/Year&gt;&lt;RecNum&gt;1114&lt;/RecNum&gt;&lt;IDText&gt;Vuan_2001&lt;/IDText&gt;&lt;DisplayText&gt;&lt;style face="superscript"&gt;20&lt;/style&gt;&lt;/DisplayText&gt;&lt;record&gt;&lt;rec-number&gt;1114&lt;/rec-number&gt;&lt;foreign-keys&gt;&lt;key app="EN" db-id="22ep95pskva926eatdqpf9dazppdd92tspt9" timestamp="1369909542"&gt;1114&lt;/key&gt;&lt;/foreign-keys&gt;&lt;ref-type name="Journal Article"&gt;17&lt;/ref-type&gt;&lt;contributors&gt;&lt;authors&gt;&lt;author&gt;Vuan, A.&lt;/author&gt;&lt;/authors&gt;&lt;/contributors&gt;&lt;titles&gt;&lt;title&gt;Joint Inversion of Receiver Function of Teleseismic Body Waves and Local Group Velocity Dispersion Curves beneath ESPZ and PMSA Stations (Antarctic Peninsula)&lt;/title&gt;&lt;secondary-title&gt;Terra Antarctica&lt;/secondary-title&gt;&lt;/titles&gt;&lt;periodical&gt;&lt;full-title&gt;Terra Antarctica&lt;/full-title&gt;&lt;/periodical&gt;&lt;pages&gt;&lt;style face="normal" font="default" size="100%"&gt;49&lt;/style&gt;&lt;style face="normal" font="default" charset="134" size="100%"&gt;-54&lt;/style&gt;&lt;/pages&gt;&lt;volume&gt;8&lt;/volume&gt;&lt;number&gt;2&lt;/number&gt;&lt;dates&gt;&lt;year&gt;2001&lt;/year&gt;&lt;/dates&gt;&lt;label&gt;Vuan_2001&lt;/label&gt;&lt;urls&gt;&lt;/urls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20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 xml:space="preserve">FALL 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143.6284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85.3066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4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3.7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9" w:tooltip="Chaput, 2014 #1165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>
                  <w:fldData xml:space="preserve">PEVuZE5vdGU+PENpdGU+PEF1dGhvcj5DaGFwdXQ8L0F1dGhvcj48WWVhcj4yMDE0PC9ZZWFyPjxS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</w:fldData>
                </w:fldChar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</w:instrText>
              </w:r>
              <w:r w:rsidR="00150E8B" w:rsidRPr="005D78A9">
                <w:rPr>
                  <w:rStyle w:val="a4"/>
                  <w:sz w:val="16"/>
                  <w:szCs w:val="16"/>
                </w:rPr>
                <w:fldChar w:fldCharType="begin">
                  <w:fldData xml:space="preserve">PEVuZE5vdGU+PENpdGU+PEF1dGhvcj5DaGFwdXQ8L0F1dGhvcj48WWVhcj4yMDE0PC9ZZWFyPjxS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</w:fldData>
                </w:fldChar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.DATA </w:instrText>
              </w:r>
              <w:r w:rsidR="00150E8B" w:rsidRPr="005D78A9">
                <w:rPr>
                  <w:rStyle w:val="a4"/>
                  <w:sz w:val="16"/>
                  <w:szCs w:val="16"/>
                </w:rPr>
              </w:r>
              <w:r w:rsidR="00150E8B" w:rsidRPr="005D78A9">
                <w:rPr>
                  <w:rStyle w:val="a4"/>
                  <w:sz w:val="16"/>
                  <w:szCs w:val="16"/>
                </w:rPr>
                <w:fldChar w:fldCharType="end"/>
              </w:r>
              <w:r w:rsidR="00921558" w:rsidRPr="005D78A9">
                <w:rPr>
                  <w:rStyle w:val="a4"/>
                  <w:sz w:val="16"/>
                  <w:szCs w:val="16"/>
                </w:rPr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9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 xml:space="preserve">FISH 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62.5652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8.9276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7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6.7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9" w:tooltip="Chaput, 2014 #1165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>
                  <w:fldData xml:space="preserve">PEVuZE5vdGU+PENpdGU+PEF1dGhvcj5DaGFwdXQ8L0F1dGhvcj48WWVhcj4yMDE0PC9ZZWFyPjxS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</w:fldData>
                </w:fldChar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</w:instrText>
              </w:r>
              <w:r w:rsidR="00150E8B" w:rsidRPr="005D78A9">
                <w:rPr>
                  <w:rStyle w:val="a4"/>
                  <w:sz w:val="16"/>
                  <w:szCs w:val="16"/>
                </w:rPr>
                <w:fldChar w:fldCharType="begin">
                  <w:fldData xml:space="preserve">PEVuZE5vdGU+PENpdGU+PEF1dGhvcj5DaGFwdXQ8L0F1dGhvcj48WWVhcj4yMDE0PC9ZZWFyPjxS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</w:fldData>
                </w:fldChar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.DATA </w:instrText>
              </w:r>
              <w:r w:rsidR="00150E8B" w:rsidRPr="005D78A9">
                <w:rPr>
                  <w:rStyle w:val="a4"/>
                  <w:sz w:val="16"/>
                  <w:szCs w:val="16"/>
                </w:rPr>
              </w:r>
              <w:r w:rsidR="00150E8B" w:rsidRPr="005D78A9">
                <w:rPr>
                  <w:rStyle w:val="a4"/>
                  <w:sz w:val="16"/>
                  <w:szCs w:val="16"/>
                </w:rPr>
                <w:fldChar w:fldCharType="end"/>
              </w:r>
              <w:r w:rsidR="00921558" w:rsidRPr="005D78A9">
                <w:rPr>
                  <w:rStyle w:val="a4"/>
                  <w:sz w:val="16"/>
                  <w:szCs w:val="16"/>
                </w:rPr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9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FISHER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67.39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1.52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9.0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8.4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8" w:tooltip="Reading, 2006 #1095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Reading&lt;/Author&gt;&lt;Year&gt;2006&lt;/Year&gt;&lt;RecNum&gt;1095&lt;/RecNum&gt;&lt;IDText&gt;Reading_2006&lt;/IDText&gt;&lt;DisplayText&gt;&lt;style face="superscript"&gt;8&lt;/style&gt;&lt;/DisplayText&gt;&lt;record&gt;&lt;rec-number&gt;1095&lt;/rec-number&gt;&lt;foreign-keys&gt;&lt;key app="EN" db-id="22ep95pskva926eatdqpf9dazppdd92tspt9" timestamp="1369620042"&gt;1095&lt;/key&gt;&lt;/foreign-keys&gt;&lt;ref-type name="Journal Article"&gt;17&lt;/ref-type&gt;&lt;contributors&gt;&lt;authors&gt;&lt;author&gt;Reading, A. M.&lt;/author&gt;&lt;/authors&gt;&lt;/contributors&gt;&lt;titles&gt;&lt;title&gt;The seismic structure of Precambrian and early Palaeozoic terranes in the Lambert Glacier region, East Antarctica&lt;/title&gt;&lt;secondary-title&gt;Earth and Planetary Science Letters&lt;/secondary-title&gt;&lt;/titles&gt;&lt;periodical&gt;&lt;full-title&gt;Earth and Planetary Science Letters&lt;/full-title&gt;&lt;/periodical&gt;&lt;pages&gt;44-57&lt;/pages&gt;&lt;volume&gt;244&lt;/volume&gt;&lt;number&gt;1–2&lt;/number&gt;&lt;keywords&gt;&lt;keyword&gt;Lambert&lt;/keyword&gt;&lt;keyword&gt;East Antarctica&lt;/keyword&gt;&lt;keyword&gt;seismic structure&lt;/keyword&gt;&lt;keyword&gt;receiver functions&lt;/keyword&gt;&lt;keyword&gt;terranes&lt;/keyword&gt;&lt;/keywords&gt;&lt;dates&gt;&lt;year&gt;2006&lt;/year&gt;&lt;/dates&gt;&lt;isbn&gt;0012-821X&lt;/isbn&gt;&lt;label&gt;Reading_2006&lt;/label&gt;&lt;urls&gt;&lt;related-urls&gt;&lt;url&gt;http://www.sciencedirect.com/science/article/pii/S0012821X06000690&lt;/url&gt;&lt;/related-urls&gt;&lt;/urls&gt;&lt;electronic-resource-num&gt;http://dx.doi.org/10.1016/j.epsl.2006.01.031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8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GM01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04.7291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83.9858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4.5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1.2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21" w:tooltip="Hansen, 2010 #763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Hansen&lt;/Author&gt;&lt;Year&gt;2010&lt;/Year&gt;&lt;RecNum&gt;763&lt;/RecNum&gt;&lt;IDText&gt;Hansen_etal_2010&lt;/IDText&gt;&lt;DisplayText&gt;&lt;style face="superscript"&gt;21&lt;/style&gt;&lt;/DisplayText&gt;&lt;record&gt;&lt;rec-number&gt;763&lt;/rec-number&gt;&lt;foreign-keys&gt;&lt;key app="EN" db-id="22ep95pskva926eatdqpf9dazppdd92tspt9" timestamp="1308533037"&gt;763&lt;/key&gt;&lt;/foreign-keys&gt;&lt;ref-type name="Journal Article"&gt;17&lt;/ref-type&gt;&lt;contributors&gt;&lt;authors&gt;&lt;author&gt;Hansen, Samantha E.&lt;/author&gt;&lt;author&gt;Nyblade, Andrew A.&lt;/author&gt;&lt;author&gt;Heeszel, David S.&lt;/author&gt;&lt;author&gt;Wiens, Douglas A.&lt;/author&gt;&lt;author&gt;Shore, Patrick&lt;/author&gt;&lt;author&gt;Kanao, Masaki&lt;/author&gt;&lt;/authors&gt;&lt;/contributors&gt;&lt;titles&gt;&lt;title&gt;Crustal structure of the Gamburtsev Mountains, East Antarctica, from S-wave receiver functions and Rayleigh wave phase velocities&lt;/title&gt;&lt;secondary-title&gt;Earth and Planetary Science Letters&lt;/secondary-title&gt;&lt;/titles&gt;&lt;periodical&gt;&lt;full-title&gt;Earth and Planetary Science Letters&lt;/full-title&gt;&lt;/periodical&gt;&lt;pages&gt;395-401&lt;/pages&gt;&lt;volume&gt;300&lt;/volume&gt;&lt;number&gt;3-4&lt;/number&gt;&lt;keywords&gt;&lt;keyword&gt;Gamburtsev Mountains&lt;/keyword&gt;&lt;keyword&gt;Antarctica&lt;/keyword&gt;&lt;keyword&gt;crustal structure&lt;/keyword&gt;&lt;keyword&gt;S-wave receiver functions&lt;/keyword&gt;&lt;/keywords&gt;&lt;dates&gt;&lt;year&gt;2010&lt;/year&gt;&lt;/dates&gt;&lt;isbn&gt;0012-821X&lt;/isbn&gt;&lt;label&gt;Hansen_etal_2010&lt;/label&gt;&lt;urls&gt;&lt;related-urls&gt;&lt;url&gt;http://www.sciencedirect.com/science/article/pii/S0012821X10006655&lt;/url&gt;&lt;/related-urls&gt;&lt;/urls&gt;&lt;electronic-resource-num&gt;10.1016/j.epsl.2010.10.022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21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GM02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97.5815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9.4251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2.3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8.6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21" w:tooltip="Hansen, 2010 #763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Hansen&lt;/Author&gt;&lt;Year&gt;2010&lt;/Year&gt;&lt;RecNum&gt;763&lt;/RecNum&gt;&lt;IDText&gt;Hansen_etal_2010&lt;/IDText&gt;&lt;DisplayText&gt;&lt;style face="superscript"&gt;21&lt;/style&gt;&lt;/DisplayText&gt;&lt;record&gt;&lt;rec-number&gt;763&lt;/rec-number&gt;&lt;foreign-keys&gt;&lt;key app="EN" db-id="22ep95pskva926eatdqpf9dazppdd92tspt9" timestamp="1308533037"&gt;763&lt;/key&gt;&lt;/foreign-keys&gt;&lt;ref-type name="Journal Article"&gt;17&lt;/ref-type&gt;&lt;contributors&gt;&lt;authors&gt;&lt;author&gt;Hansen, Samantha E.&lt;/author&gt;&lt;author&gt;Nyblade, Andrew A.&lt;/author&gt;&lt;author&gt;Heeszel, David S.&lt;/author&gt;&lt;author&gt;Wiens, Douglas A.&lt;/author&gt;&lt;author&gt;Shore, Patrick&lt;/author&gt;&lt;author&gt;Kanao, Masaki&lt;/author&gt;&lt;/authors&gt;&lt;/contributors&gt;&lt;titles&gt;&lt;title&gt;Crustal structure of the Gamburtsev Mountains, East Antarctica, from S-wave receiver functions and Rayleigh wave phase velocities&lt;/title&gt;&lt;secondary-title&gt;Earth and Planetary Science Letters&lt;/secondary-title&gt;&lt;/titles&gt;&lt;periodical&gt;&lt;full-title&gt;Earth and Planetary Science Letters&lt;/full-title&gt;&lt;/periodical&gt;&lt;pages&gt;395-401&lt;/pages&gt;&lt;volume&gt;300&lt;/volume&gt;&lt;number&gt;3-4&lt;/number&gt;&lt;keywords&gt;&lt;keyword&gt;Gamburtsev Mountains&lt;/keyword&gt;&lt;keyword&gt;Antarctica&lt;/keyword&gt;&lt;keyword&gt;crustal structure&lt;/keyword&gt;&lt;keyword&gt;S-wave receiver functions&lt;/keyword&gt;&lt;/keywords&gt;&lt;dates&gt;&lt;year&gt;2010&lt;/year&gt;&lt;/dates&gt;&lt;isbn&gt;0012-821X&lt;/isbn&gt;&lt;label&gt;Hansen_etal_2010&lt;/label&gt;&lt;urls&gt;&lt;related-urls&gt;&lt;url&gt;http://www.sciencedirect.com/science/article/pii/S0012821X10006655&lt;/url&gt;&lt;/related-urls&gt;&lt;/urls&gt;&lt;electronic-resource-num&gt;10.1016/j.epsl.2010.10.022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21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GM03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85.9439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80.2169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56.0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52.1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21" w:tooltip="Hansen, 2010 #763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Hansen&lt;/Author&gt;&lt;Year&gt;2010&lt;/Year&gt;&lt;RecNum&gt;763&lt;/RecNum&gt;&lt;IDText&gt;Hansen_etal_2010&lt;/IDText&gt;&lt;DisplayText&gt;&lt;style face="superscript"&gt;21&lt;/style&gt;&lt;/DisplayText&gt;&lt;record&gt;&lt;rec-number&gt;763&lt;/rec-number&gt;&lt;foreign-keys&gt;&lt;key app="EN" db-id="22ep95pskva926eatdqpf9dazppdd92tspt9" timestamp="1308533037"&gt;763&lt;/key&gt;&lt;/foreign-keys&gt;&lt;ref-type name="Journal Article"&gt;17&lt;/ref-type&gt;&lt;contributors&gt;&lt;authors&gt;&lt;author&gt;Hansen, Samantha E.&lt;/author&gt;&lt;author&gt;Nyblade, Andrew A.&lt;/author&gt;&lt;author&gt;Heeszel, David S.&lt;/author&gt;&lt;author&gt;Wiens, Douglas A.&lt;/author&gt;&lt;author&gt;Shore, Patrick&lt;/author&gt;&lt;author&gt;Kanao, Masaki&lt;/author&gt;&lt;/authors&gt;&lt;/contributors&gt;&lt;titles&gt;&lt;title&gt;Crustal structure of the Gamburtsev Mountains, East Antarctica, from S-wave receiver functions and Rayleigh wave phase velocities&lt;/title&gt;&lt;secondary-title&gt;Earth and Planetary Science Letters&lt;/secondary-title&gt;&lt;/titles&gt;&lt;periodical&gt;&lt;full-title&gt;Earth and Planetary Science Letters&lt;/full-title&gt;&lt;/periodical&gt;&lt;pages&gt;395-401&lt;/pages&gt;&lt;volume&gt;300&lt;/volume&gt;&lt;number&gt;3-4&lt;/number&gt;&lt;keywords&gt;&lt;keyword&gt;Gamburtsev Mountains&lt;/keyword&gt;&lt;keyword&gt;Antarctica&lt;/keyword&gt;&lt;keyword&gt;crustal structure&lt;/keyword&gt;&lt;keyword&gt;S-wave receiver functions&lt;/keyword&gt;&lt;/keywords&gt;&lt;dates&gt;&lt;year&gt;2010&lt;/year&gt;&lt;/dates&gt;&lt;isbn&gt;0012-821X&lt;/isbn&gt;&lt;label&gt;Hansen_etal_2010&lt;/label&gt;&lt;urls&gt;&lt;related-urls&gt;&lt;url&gt;http://www.sciencedirect.com/science/article/pii/S0012821X10006655&lt;/url&gt;&lt;/related-urls&gt;&lt;/urls&gt;&lt;electronic-resource-num&gt;10.1016/j.epsl.2010.10.022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21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lastRenderedPageBreak/>
              <w:t>GM04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61.1124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82.9997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51.5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7.7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21" w:tooltip="Hansen, 2010 #763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Hansen&lt;/Author&gt;&lt;Year&gt;2010&lt;/Year&gt;&lt;RecNum&gt;763&lt;/RecNum&gt;&lt;IDText&gt;Hansen_etal_2010&lt;/IDText&gt;&lt;DisplayText&gt;&lt;style face="superscript"&gt;21&lt;/style&gt;&lt;/DisplayText&gt;&lt;record&gt;&lt;rec-number&gt;763&lt;/rec-number&gt;&lt;foreign-keys&gt;&lt;key app="EN" db-id="22ep95pskva926eatdqpf9dazppdd92tspt9" timestamp="1308533037"&gt;763&lt;/key&gt;&lt;/foreign-keys&gt;&lt;ref-type name="Journal Article"&gt;17&lt;/ref-type&gt;&lt;contributors&gt;&lt;authors&gt;&lt;author&gt;Hansen, Samantha E.&lt;/author&gt;&lt;author&gt;Nyblade, Andrew A.&lt;/author&gt;&lt;author&gt;Heeszel, David S.&lt;/author&gt;&lt;author&gt;Wiens, Douglas A.&lt;/author&gt;&lt;author&gt;Shore, Patrick&lt;/author&gt;&lt;author&gt;Kanao, Masaki&lt;/author&gt;&lt;/authors&gt;&lt;/contributors&gt;&lt;titles&gt;&lt;title&gt;Crustal structure of the Gamburtsev Mountains, East Antarctica, from S-wave receiver functions and Rayleigh wave phase velocities&lt;/title&gt;&lt;secondary-title&gt;Earth and Planetary Science Letters&lt;/secondary-title&gt;&lt;/titles&gt;&lt;periodical&gt;&lt;full-title&gt;Earth and Planetary Science Letters&lt;/full-title&gt;&lt;/periodical&gt;&lt;pages&gt;395-401&lt;/pages&gt;&lt;volume&gt;300&lt;/volume&gt;&lt;number&gt;3-4&lt;/number&gt;&lt;keywords&gt;&lt;keyword&gt;Gamburtsev Mountains&lt;/keyword&gt;&lt;keyword&gt;Antarctica&lt;/keyword&gt;&lt;keyword&gt;crustal structure&lt;/keyword&gt;&lt;keyword&gt;S-wave receiver functions&lt;/keyword&gt;&lt;/keywords&gt;&lt;dates&gt;&lt;year&gt;2010&lt;/year&gt;&lt;/dates&gt;&lt;isbn&gt;0012-821X&lt;/isbn&gt;&lt;label&gt;Hansen_etal_2010&lt;/label&gt;&lt;urls&gt;&lt;related-urls&gt;&lt;url&gt;http://www.sciencedirect.com/science/article/pii/S0012821X10006655&lt;/url&gt;&lt;/related-urls&gt;&lt;/urls&gt;&lt;electronic-resource-num&gt;10.1016/j.epsl.2010.10.022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21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GM05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51.1588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81.1841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50.2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6.4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21" w:tooltip="Hansen, 2010 #763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Hansen&lt;/Author&gt;&lt;Year&gt;2010&lt;/Year&gt;&lt;RecNum&gt;763&lt;/RecNum&gt;&lt;IDText&gt;Hansen_etal_2010&lt;/IDText&gt;&lt;DisplayText&gt;&lt;style face="superscript"&gt;21&lt;/style&gt;&lt;/DisplayText&gt;&lt;record&gt;&lt;rec-number&gt;763&lt;/rec-number&gt;&lt;foreign-keys&gt;&lt;key app="EN" db-id="22ep95pskva926eatdqpf9dazppdd92tspt9" timestamp="1308533037"&gt;763&lt;/key&gt;&lt;/foreign-keys&gt;&lt;ref-type name="Journal Article"&gt;17&lt;/ref-type&gt;&lt;contributors&gt;&lt;authors&gt;&lt;author&gt;Hansen, Samantha E.&lt;/author&gt;&lt;author&gt;Nyblade, Andrew A.&lt;/author&gt;&lt;author&gt;Heeszel, David S.&lt;/author&gt;&lt;author&gt;Wiens, Douglas A.&lt;/author&gt;&lt;author&gt;Shore, Patrick&lt;/author&gt;&lt;author&gt;Kanao, Masaki&lt;/author&gt;&lt;/authors&gt;&lt;/contributors&gt;&lt;titles&gt;&lt;title&gt;Crustal structure of the Gamburtsev Mountains, East Antarctica, from S-wave receiver functions and Rayleigh wave phase velocities&lt;/title&gt;&lt;secondary-title&gt;Earth and Planetary Science Letters&lt;/secondary-title&gt;&lt;/titles&gt;&lt;periodical&gt;&lt;full-title&gt;Earth and Planetary Science Letters&lt;/full-title&gt;&lt;/periodical&gt;&lt;pages&gt;395-401&lt;/pages&gt;&lt;volume&gt;300&lt;/volume&gt;&lt;number&gt;3-4&lt;/number&gt;&lt;keywords&gt;&lt;keyword&gt;Gamburtsev Mountains&lt;/keyword&gt;&lt;keyword&gt;Antarctica&lt;/keyword&gt;&lt;keyword&gt;crustal structure&lt;/keyword&gt;&lt;keyword&gt;S-wave receiver functions&lt;/keyword&gt;&lt;/keywords&gt;&lt;dates&gt;&lt;year&gt;2010&lt;/year&gt;&lt;/dates&gt;&lt;isbn&gt;0012-821X&lt;/isbn&gt;&lt;label&gt;Hansen_etal_2010&lt;/label&gt;&lt;urls&gt;&lt;related-urls&gt;&lt;url&gt;http://www.sciencedirect.com/science/article/pii/S0012821X10006655&lt;/url&gt;&lt;/related-urls&gt;&lt;/urls&gt;&lt;electronic-resource-num&gt;10.1016/j.epsl.2010.10.022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21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GROV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75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2.9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0.0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8.0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8" w:tooltip="Reading, 2006 #1095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Reading&lt;/Author&gt;&lt;Year&gt;2006&lt;/Year&gt;&lt;RecNum&gt;1095&lt;/RecNum&gt;&lt;IDText&gt;Reading_2006&lt;/IDText&gt;&lt;DisplayText&gt;&lt;style face="superscript"&gt;8&lt;/style&gt;&lt;/DisplayText&gt;&lt;record&gt;&lt;rec-number&gt;1095&lt;/rec-number&gt;&lt;foreign-keys&gt;&lt;key app="EN" db-id="22ep95pskva926eatdqpf9dazppdd92tspt9" timestamp="1369620042"&gt;1095&lt;/key&gt;&lt;/foreign-keys&gt;&lt;ref-type name="Journal Article"&gt;17&lt;/ref-type&gt;&lt;contributors&gt;&lt;authors&gt;&lt;author&gt;Reading, A. M.&lt;/author&gt;&lt;/authors&gt;&lt;/contributors&gt;&lt;titles&gt;&lt;title&gt;The seismic structure of Precambrian and early Palaeozoic terranes in the Lambert Glacier region, East Antarctica&lt;/title&gt;&lt;secondary-title&gt;Earth and Planetary Science Letters&lt;/secondary-title&gt;&lt;/titles&gt;&lt;periodical&gt;&lt;full-title&gt;Earth and Planetary Science Letters&lt;/full-title&gt;&lt;/periodical&gt;&lt;pages&gt;44-57&lt;/pages&gt;&lt;volume&gt;244&lt;/volume&gt;&lt;number&gt;1–2&lt;/number&gt;&lt;keywords&gt;&lt;keyword&gt;Lambert&lt;/keyword&gt;&lt;keyword&gt;East Antarctica&lt;/keyword&gt;&lt;keyword&gt;seismic structure&lt;/keyword&gt;&lt;keyword&gt;receiver functions&lt;/keyword&gt;&lt;keyword&gt;terranes&lt;/keyword&gt;&lt;/keywords&gt;&lt;dates&gt;&lt;year&gt;2006&lt;/year&gt;&lt;/dates&gt;&lt;isbn&gt;0012-821X&lt;/isbn&gt;&lt;label&gt;Reading_2006&lt;/label&gt;&lt;urls&gt;&lt;related-urls&gt;&lt;url&gt;http://www.sciencedirect.com/science/article/pii/S0012821X06000690&lt;/url&gt;&lt;/related-urls&gt;&lt;/urls&gt;&lt;electronic-resource-num&gt;http://dx.doi.org/10.1016/j.epsl.2006.01.031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8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 xml:space="preserve">HOWD 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86.7694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7.5285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7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5.5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9" w:tooltip="Chaput, 2014 #1165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>
                  <w:fldData xml:space="preserve">PEVuZE5vdGU+PENpdGU+PEF1dGhvcj5DaGFwdXQ8L0F1dGhvcj48WWVhcj4yMDE0PC9ZZWFyPjxS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</w:fldData>
                </w:fldChar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</w:instrText>
              </w:r>
              <w:r w:rsidR="00150E8B" w:rsidRPr="005D78A9">
                <w:rPr>
                  <w:rStyle w:val="a4"/>
                  <w:sz w:val="16"/>
                  <w:szCs w:val="16"/>
                </w:rPr>
                <w:fldChar w:fldCharType="begin">
                  <w:fldData xml:space="preserve">PEVuZE5vdGU+PENpdGU+PEF1dGhvcj5DaGFwdXQ8L0F1dGhvcj48WWVhcj4yMDE0PC9ZZWFyPjxS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</w:fldData>
                </w:fldChar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.DATA </w:instrText>
              </w:r>
              <w:r w:rsidR="00150E8B" w:rsidRPr="005D78A9">
                <w:rPr>
                  <w:rStyle w:val="a4"/>
                  <w:sz w:val="16"/>
                  <w:szCs w:val="16"/>
                </w:rPr>
              </w:r>
              <w:r w:rsidR="00150E8B" w:rsidRPr="005D78A9">
                <w:rPr>
                  <w:rStyle w:val="a4"/>
                  <w:sz w:val="16"/>
                  <w:szCs w:val="16"/>
                </w:rPr>
                <w:fldChar w:fldCharType="end"/>
              </w:r>
              <w:r w:rsidR="00921558" w:rsidRPr="005D78A9">
                <w:rPr>
                  <w:rStyle w:val="a4"/>
                  <w:sz w:val="16"/>
                  <w:szCs w:val="16"/>
                </w:rPr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9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ISDE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134.9935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80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8.0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7.4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10" w:tooltip="Winberry, 2004 #782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Winberry&lt;/Author&gt;&lt;Year&gt;2004&lt;/Year&gt;&lt;RecNum&gt;782&lt;/RecNum&gt;&lt;IDText&gt;Winberry_Anandakrishnan_2004&lt;/IDText&gt;&lt;DisplayText&gt;&lt;style face="superscript"&gt;10&lt;/style&gt;&lt;/DisplayText&gt;&lt;record&gt;&lt;rec-number&gt;782&lt;/rec-number&gt;&lt;foreign-keys&gt;&lt;key app="EN" db-id="22ep95pskva926eatdqpf9dazppdd92tspt9" timestamp="1312857474"&gt;782&lt;/key&gt;&lt;/foreign-keys&gt;&lt;ref-type name="Journal Article"&gt;17&lt;/ref-type&gt;&lt;contributors&gt;&lt;authors&gt;&lt;author&gt;Winberry, J. Paul&lt;/author&gt;&lt;author&gt;Anandakrishnan, Sridhar&lt;/author&gt;&lt;/authors&gt;&lt;/contributors&gt;&lt;titles&gt;&lt;title&gt;Crustal structure of the West Antarctic rift system and Marie Byrd Land hotspot&lt;/title&gt;&lt;secondary-title&gt;Geology&lt;/secondary-title&gt;&lt;/titles&gt;&lt;periodical&gt;&lt;full-title&gt;Geology&lt;/full-title&gt;&lt;/periodical&gt;&lt;pages&gt;977-980&lt;/pages&gt;&lt;volume&gt;32&lt;/volume&gt;&lt;number&gt;11&lt;/number&gt;&lt;dates&gt;&lt;year&gt;2004&lt;/year&gt;&lt;pub-dates&gt;&lt;date&gt;November 1, 2004&lt;/date&gt;&lt;/pub-dates&gt;&lt;/dates&gt;&lt;label&gt;Winberry_Anandakrishnan_2004&lt;/label&gt;&lt;urls&gt;&lt;related-urls&gt;&lt;url&gt;http://geology.gsapubs.org/cgi/content/abstract/32/11/977&lt;/url&gt;&lt;/related-urls&gt;&lt;/urls&gt;&lt;electronic-resource-num&gt;10.1130/g20768.1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10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J01-SP1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1.2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0.2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1.0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0.0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22" w:tooltip="Miyamachi, 2003 #1106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Miyamachi&lt;/Author&gt;&lt;Year&gt;2003&lt;/Year&gt;&lt;RecNum&gt;1106&lt;/RecNum&gt;&lt;IDText&gt;Miyamachi_etal_2013j43&lt;/IDText&gt;&lt;DisplayText&gt;&lt;style face="superscript"&gt;22&lt;/style&gt;&lt;/DisplayText&gt;&lt;record&gt;&lt;rec-number&gt;1106&lt;/rec-number&gt;&lt;foreign-keys&gt;&lt;key app="EN" db-id="22ep95pskva926eatdqpf9dazppdd92tspt9" timestamp="1369822644"&gt;1106&lt;/key&gt;&lt;/foreign-keys&gt;&lt;ref-type name="Journal Article"&gt;17&lt;/ref-type&gt;&lt;contributors&gt;&lt;authors&gt;&lt;author&gt;Miyamachi, H.&lt;/author&gt;&lt;author&gt;Toda, S.&lt;/author&gt;&lt;author&gt;Matsushima, T.&lt;/author&gt;&lt;author&gt;Takada, M.&lt;/author&gt;&lt;author&gt;Watanabe, A.&lt;/author&gt;&lt;author&gt;Yamashita, M.&lt;/author&gt;&lt;author&gt;Kanao, M.&lt;/author&gt;&lt;/authors&gt;&lt;/contributors&gt;&lt;titles&gt;&lt;title&gt;A refraction and wide-angle reflection seismic exploration in JARE-43 on the Mizuho Plateau, East Antarctica&lt;/title&gt;&lt;secondary-title&gt;Polar Geoscience&lt;/secondary-title&gt;&lt;/titles&gt;&lt;periodical&gt;&lt;full-title&gt;Polar Geoscience&lt;/full-title&gt;&lt;/periodical&gt;&lt;pages&gt;1-21&lt;/pages&gt;&lt;volume&gt;16&lt;/volume&gt;&lt;dates&gt;&lt;year&gt;2003&lt;/year&gt;&lt;/dates&gt;&lt;label&gt;Miyamachi_etal_2013j43&lt;/label&gt;&lt;urls&gt;&lt;/urls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22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J01-SP2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1.5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69.8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1.0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0.0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22" w:tooltip="Miyamachi, 2003 #1106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Miyamachi&lt;/Author&gt;&lt;Year&gt;2003&lt;/Year&gt;&lt;RecNum&gt;1106&lt;/RecNum&gt;&lt;IDText&gt;Miyamachi_etal_2013j43&lt;/IDText&gt;&lt;DisplayText&gt;&lt;style face="superscript"&gt;22&lt;/style&gt;&lt;/DisplayText&gt;&lt;record&gt;&lt;rec-number&gt;1106&lt;/rec-number&gt;&lt;foreign-keys&gt;&lt;key app="EN" db-id="22ep95pskva926eatdqpf9dazppdd92tspt9" timestamp="1369822644"&gt;1106&lt;/key&gt;&lt;/foreign-keys&gt;&lt;ref-type name="Journal Article"&gt;17&lt;/ref-type&gt;&lt;contributors&gt;&lt;authors&gt;&lt;author&gt;Miyamachi, H.&lt;/author&gt;&lt;author&gt;Toda, S.&lt;/author&gt;&lt;author&gt;Matsushima, T.&lt;/author&gt;&lt;author&gt;Takada, M.&lt;/author&gt;&lt;author&gt;Watanabe, A.&lt;/author&gt;&lt;author&gt;Yamashita, M.&lt;/author&gt;&lt;author&gt;Kanao, M.&lt;/author&gt;&lt;/authors&gt;&lt;/contributors&gt;&lt;titles&gt;&lt;title&gt;A refraction and wide-angle reflection seismic exploration in JARE-43 on the Mizuho Plateau, East Antarctica&lt;/title&gt;&lt;secondary-title&gt;Polar Geoscience&lt;/secondary-title&gt;&lt;/titles&gt;&lt;periodical&gt;&lt;full-title&gt;Polar Geoscience&lt;/full-title&gt;&lt;/periodical&gt;&lt;pages&gt;1-21&lt;/pages&gt;&lt;volume&gt;16&lt;/volume&gt;&lt;dates&gt;&lt;year&gt;2003&lt;/year&gt;&lt;/dates&gt;&lt;label&gt;Miyamachi_etal_2013j43&lt;/label&gt;&lt;urls&gt;&lt;/urls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22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J01-SP5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2.4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69.25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1.0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0.0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22" w:tooltip="Miyamachi, 2003 #1106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Miyamachi&lt;/Author&gt;&lt;Year&gt;2003&lt;/Year&gt;&lt;RecNum&gt;1106&lt;/RecNum&gt;&lt;IDText&gt;Miyamachi_etal_2013j43&lt;/IDText&gt;&lt;DisplayText&gt;&lt;style face="superscript"&gt;22&lt;/style&gt;&lt;/DisplayText&gt;&lt;record&gt;&lt;rec-number&gt;1106&lt;/rec-number&gt;&lt;foreign-keys&gt;&lt;key app="EN" db-id="22ep95pskva926eatdqpf9dazppdd92tspt9" timestamp="1369822644"&gt;1106&lt;/key&gt;&lt;/foreign-keys&gt;&lt;ref-type name="Journal Article"&gt;17&lt;/ref-type&gt;&lt;contributors&gt;&lt;authors&gt;&lt;author&gt;Miyamachi, H.&lt;/author&gt;&lt;author&gt;Toda, S.&lt;/author&gt;&lt;author&gt;Matsushima, T.&lt;/author&gt;&lt;author&gt;Takada, M.&lt;/author&gt;&lt;author&gt;Watanabe, A.&lt;/author&gt;&lt;author&gt;Yamashita, M.&lt;/author&gt;&lt;author&gt;Kanao, M.&lt;/author&gt;&lt;/authors&gt;&lt;/contributors&gt;&lt;titles&gt;&lt;title&gt;A refraction and wide-angle reflection seismic exploration in JARE-43 on the Mizuho Plateau, East Antarctica&lt;/title&gt;&lt;secondary-title&gt;Polar Geoscience&lt;/secondary-title&gt;&lt;/titles&gt;&lt;periodical&gt;&lt;full-title&gt;Polar Geoscience&lt;/full-title&gt;&lt;/periodical&gt;&lt;pages&gt;1-21&lt;/pages&gt;&lt;volume&gt;16&lt;/volume&gt;&lt;dates&gt;&lt;year&gt;2003&lt;/year&gt;&lt;/dates&gt;&lt;label&gt;Miyamachi_etal_2013j43&lt;/label&gt;&lt;urls&gt;&lt;/urls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22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J01-SP6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2.7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69.08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1.0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0.0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22" w:tooltip="Miyamachi, 2003 #1106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Miyamachi&lt;/Author&gt;&lt;Year&gt;2003&lt;/Year&gt;&lt;RecNum&gt;1106&lt;/RecNum&gt;&lt;IDText&gt;Miyamachi_etal_2013j43&lt;/IDText&gt;&lt;DisplayText&gt;&lt;style face="superscript"&gt;22&lt;/style&gt;&lt;/DisplayText&gt;&lt;record&gt;&lt;rec-number&gt;1106&lt;/rec-number&gt;&lt;foreign-keys&gt;&lt;key app="EN" db-id="22ep95pskva926eatdqpf9dazppdd92tspt9" timestamp="1369822644"&gt;1106&lt;/key&gt;&lt;/foreign-keys&gt;&lt;ref-type name="Journal Article"&gt;17&lt;/ref-type&gt;&lt;contributors&gt;&lt;authors&gt;&lt;author&gt;Miyamachi, H.&lt;/author&gt;&lt;author&gt;Toda, S.&lt;/author&gt;&lt;author&gt;Matsushima, T.&lt;/author&gt;&lt;author&gt;Takada, M.&lt;/author&gt;&lt;author&gt;Watanabe, A.&lt;/author&gt;&lt;author&gt;Yamashita, M.&lt;/author&gt;&lt;author&gt;Kanao, M.&lt;/author&gt;&lt;/authors&gt;&lt;/contributors&gt;&lt;titles&gt;&lt;title&gt;A refraction and wide-angle reflection seismic exploration in JARE-43 on the Mizuho Plateau, East Antarctica&lt;/title&gt;&lt;secondary-title&gt;Polar Geoscience&lt;/secondary-title&gt;&lt;/titles&gt;&lt;periodical&gt;&lt;full-title&gt;Polar Geoscience&lt;/full-title&gt;&lt;/periodical&gt;&lt;pages&gt;1-21&lt;/pages&gt;&lt;volume&gt;16&lt;/volume&gt;&lt;dates&gt;&lt;year&gt;2003&lt;/year&gt;&lt;/dates&gt;&lt;label&gt;Miyamachi_etal_2013j43&lt;/label&gt;&lt;urls&gt;&lt;/urls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22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J01-SP7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2.95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68.7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1.0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0.0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22" w:tooltip="Miyamachi, 2003 #1106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Miyamachi&lt;/Author&gt;&lt;Year&gt;2003&lt;/Year&gt;&lt;RecNum&gt;1106&lt;/RecNum&gt;&lt;IDText&gt;Miyamachi_etal_2013j43&lt;/IDText&gt;&lt;DisplayText&gt;&lt;style face="superscript"&gt;22&lt;/style&gt;&lt;/DisplayText&gt;&lt;record&gt;&lt;rec-number&gt;1106&lt;/rec-number&gt;&lt;foreign-keys&gt;&lt;key app="EN" db-id="22ep95pskva926eatdqpf9dazppdd92tspt9" timestamp="1369822644"&gt;1106&lt;/key&gt;&lt;/foreign-keys&gt;&lt;ref-type name="Journal Article"&gt;17&lt;/ref-type&gt;&lt;contributors&gt;&lt;authors&gt;&lt;author&gt;Miyamachi, H.&lt;/author&gt;&lt;author&gt;Toda, S.&lt;/author&gt;&lt;author&gt;Matsushima, T.&lt;/author&gt;&lt;author&gt;Takada, M.&lt;/author&gt;&lt;author&gt;Watanabe, A.&lt;/author&gt;&lt;author&gt;Yamashita, M.&lt;/author&gt;&lt;author&gt;Kanao, M.&lt;/author&gt;&lt;/authors&gt;&lt;/contributors&gt;&lt;titles&gt;&lt;title&gt;A refraction and wide-angle reflection seismic exploration in JARE-43 on the Mizuho Plateau, East Antarctica&lt;/title&gt;&lt;secondary-title&gt;Polar Geoscience&lt;/secondary-title&gt;&lt;/titles&gt;&lt;periodical&gt;&lt;full-title&gt;Polar Geoscience&lt;/full-title&gt;&lt;/periodical&gt;&lt;pages&gt;1-21&lt;/pages&gt;&lt;volume&gt;16&lt;/volume&gt;&lt;dates&gt;&lt;year&gt;2003&lt;/year&gt;&lt;/dates&gt;&lt;label&gt;Miyamachi_etal_2013j43&lt;/label&gt;&lt;urls&gt;&lt;/urls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22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J99-S1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0.06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69.04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8.0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7.0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23" w:tooltip="Yoshii, 2004 #1105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Yoshii&lt;/Author&gt;&lt;Year&gt;2004&lt;/Year&gt;&lt;RecNum&gt;1105&lt;/RecNum&gt;&lt;IDText&gt;Yoshii_etal_2004&lt;/IDText&gt;&lt;DisplayText&gt;&lt;style face="superscript"&gt;23&lt;/style&gt;&lt;/DisplayText&gt;&lt;record&gt;&lt;rec-number&gt;1105&lt;/rec-number&gt;&lt;foreign-keys&gt;&lt;key app="EN" db-id="22ep95pskva926eatdqpf9dazppdd92tspt9" timestamp="1369822239"&gt;1105&lt;/key&gt;&lt;/foreign-keys&gt;&lt;ref-type name="Journal Article"&gt;17&lt;/ref-type&gt;&lt;contributors&gt;&lt;authors&gt;&lt;author&gt;Yoshii, K.&lt;/author&gt;&lt;author&gt;Ito, K.&lt;/author&gt;&lt;author&gt;Miyamachi, H.&lt;/author&gt;&lt;author&gt;Kanao, M.&lt;/author&gt;&lt;/authors&gt;&lt;/contributors&gt;&lt;titles&gt;&lt;title&gt;Crustal structure derived from refractions and wide-angle reflections in the Mizuho Plateau, East Antarctica&lt;/title&gt;&lt;secondary-title&gt;Polar Geoscience&lt;/secondary-title&gt;&lt;/titles&gt;&lt;periodical&gt;&lt;full-title&gt;Polar Geoscience&lt;/full-title&gt;&lt;/periodical&gt;&lt;pages&gt;112-138&lt;/pages&gt;&lt;volume&gt;17&lt;/volume&gt;&lt;dates&gt;&lt;year&gt;2004&lt;/year&gt;&lt;/dates&gt;&lt;label&gt;Yoshii_etal_2004&lt;/label&gt;&lt;urls&gt;&lt;/urls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23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J99-S2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0.65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69.06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0.0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9.0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23" w:tooltip="Yoshii, 2004 #1105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Yoshii&lt;/Author&gt;&lt;Year&gt;2004&lt;/Year&gt;&lt;RecNum&gt;1105&lt;/RecNum&gt;&lt;IDText&gt;Yoshii_etal_2004&lt;/IDText&gt;&lt;DisplayText&gt;&lt;style face="superscript"&gt;23&lt;/style&gt;&lt;/DisplayText&gt;&lt;record&gt;&lt;rec-number&gt;1105&lt;/rec-number&gt;&lt;foreign-keys&gt;&lt;key app="EN" db-id="22ep95pskva926eatdqpf9dazppdd92tspt9" timestamp="1369822239"&gt;1105&lt;/key&gt;&lt;/foreign-keys&gt;&lt;ref-type name="Journal Article"&gt;17&lt;/ref-type&gt;&lt;contributors&gt;&lt;authors&gt;&lt;author&gt;Yoshii, K.&lt;/author&gt;&lt;author&gt;Ito, K.&lt;/author&gt;&lt;author&gt;Miyamachi, H.&lt;/author&gt;&lt;author&gt;Kanao, M.&lt;/author&gt;&lt;/authors&gt;&lt;/contributors&gt;&lt;titles&gt;&lt;title&gt;Crustal structure derived from refractions and wide-angle reflections in the Mizuho Plateau, East Antarctica&lt;/title&gt;&lt;secondary-title&gt;Polar Geoscience&lt;/secondary-title&gt;&lt;/titles&gt;&lt;periodical&gt;&lt;full-title&gt;Polar Geoscience&lt;/full-title&gt;&lt;/periodical&gt;&lt;pages&gt;112-138&lt;/pages&gt;&lt;volume&gt;17&lt;/volume&gt;&lt;dates&gt;&lt;year&gt;2004&lt;/year&gt;&lt;/dates&gt;&lt;label&gt;Yoshii_etal_2004&lt;/label&gt;&lt;urls&gt;&lt;/urls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23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J99-S3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1.3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69.3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1.0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0.0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23" w:tooltip="Yoshii, 2004 #1105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Yoshii&lt;/Author&gt;&lt;Year&gt;2004&lt;/Year&gt;&lt;RecNum&gt;1105&lt;/RecNum&gt;&lt;IDText&gt;Yoshii_etal_2004&lt;/IDText&gt;&lt;DisplayText&gt;&lt;style face="superscript"&gt;23&lt;/style&gt;&lt;/DisplayText&gt;&lt;record&gt;&lt;rec-number&gt;1105&lt;/rec-number&gt;&lt;foreign-keys&gt;&lt;key app="EN" db-id="22ep95pskva926eatdqpf9dazppdd92tspt9" timestamp="1369822239"&gt;1105&lt;/key&gt;&lt;/foreign-keys&gt;&lt;ref-type name="Journal Article"&gt;17&lt;/ref-type&gt;&lt;contributors&gt;&lt;authors&gt;&lt;author&gt;Yoshii, K.&lt;/author&gt;&lt;author&gt;Ito, K.&lt;/author&gt;&lt;author&gt;Miyamachi, H.&lt;/author&gt;&lt;author&gt;Kanao, M.&lt;/author&gt;&lt;/authors&gt;&lt;/contributors&gt;&lt;titles&gt;&lt;title&gt;Crustal structure derived from refractions and wide-angle reflections in the Mizuho Plateau, East Antarctica&lt;/title&gt;&lt;secondary-title&gt;Polar Geoscience&lt;/secondary-title&gt;&lt;/titles&gt;&lt;periodical&gt;&lt;full-title&gt;Polar Geoscience&lt;/full-title&gt;&lt;/periodical&gt;&lt;pages&gt;112-138&lt;/pages&gt;&lt;volume&gt;17&lt;/volume&gt;&lt;dates&gt;&lt;year&gt;2004&lt;/year&gt;&lt;/dates&gt;&lt;label&gt;Yoshii_etal_2004&lt;/label&gt;&lt;urls&gt;&lt;/urls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23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J99-S4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2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69.6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2.0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1.0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23" w:tooltip="Yoshii, 2004 #1105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Yoshii&lt;/Author&gt;&lt;Year&gt;2004&lt;/Year&gt;&lt;RecNum&gt;1105&lt;/RecNum&gt;&lt;IDText&gt;Yoshii_etal_2004&lt;/IDText&gt;&lt;DisplayText&gt;&lt;style face="superscript"&gt;23&lt;/style&gt;&lt;/DisplayText&gt;&lt;record&gt;&lt;rec-number&gt;1105&lt;/rec-number&gt;&lt;foreign-keys&gt;&lt;key app="EN" db-id="22ep95pskva926eatdqpf9dazppdd92tspt9" timestamp="1369822239"&gt;1105&lt;/key&gt;&lt;/foreign-keys&gt;&lt;ref-type name="Journal Article"&gt;17&lt;/ref-type&gt;&lt;contributors&gt;&lt;authors&gt;&lt;author&gt;Yoshii, K.&lt;/author&gt;&lt;author&gt;Ito, K.&lt;/author&gt;&lt;author&gt;Miyamachi, H.&lt;/author&gt;&lt;author&gt;Kanao, M.&lt;/author&gt;&lt;/authors&gt;&lt;/contributors&gt;&lt;titles&gt;&lt;title&gt;Crustal structure derived from refractions and wide-angle reflections in the Mizuho Plateau, East Antarctica&lt;/title&gt;&lt;secondary-title&gt;Polar Geoscience&lt;/secondary-title&gt;&lt;/titles&gt;&lt;periodical&gt;&lt;full-title&gt;Polar Geoscience&lt;/full-title&gt;&lt;/periodical&gt;&lt;pages&gt;112-138&lt;/pages&gt;&lt;volume&gt;17&lt;/volume&gt;&lt;dates&gt;&lt;year&gt;2004&lt;/year&gt;&lt;/dates&gt;&lt;label&gt;Yoshii_etal_2004&lt;/label&gt;&lt;urls&gt;&lt;/urls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23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J99-S5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2.6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69.8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3.5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2.0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23" w:tooltip="Yoshii, 2004 #1105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Yoshii&lt;/Author&gt;&lt;Year&gt;2004&lt;/Year&gt;&lt;RecNum&gt;1105&lt;/RecNum&gt;&lt;IDText&gt;Yoshii_etal_2004&lt;/IDText&gt;&lt;DisplayText&gt;&lt;style face="superscript"&gt;23&lt;/style&gt;&lt;/DisplayText&gt;&lt;record&gt;&lt;rec-number&gt;1105&lt;/rec-number&gt;&lt;foreign-keys&gt;&lt;key app="EN" db-id="22ep95pskva926eatdqpf9dazppdd92tspt9" timestamp="1369822239"&gt;1105&lt;/key&gt;&lt;/foreign-keys&gt;&lt;ref-type name="Journal Article"&gt;17&lt;/ref-type&gt;&lt;contributors&gt;&lt;authors&gt;&lt;author&gt;Yoshii, K.&lt;/author&gt;&lt;author&gt;Ito, K.&lt;/author&gt;&lt;author&gt;Miyamachi, H.&lt;/author&gt;&lt;author&gt;Kanao, M.&lt;/author&gt;&lt;/authors&gt;&lt;/contributors&gt;&lt;titles&gt;&lt;title&gt;Crustal structure derived from refractions and wide-angle reflections in the Mizuho Plateau, East Antarctica&lt;/title&gt;&lt;secondary-title&gt;Polar Geoscience&lt;/secondary-title&gt;&lt;/titles&gt;&lt;periodical&gt;&lt;full-title&gt;Polar Geoscience&lt;/full-title&gt;&lt;/periodical&gt;&lt;pages&gt;112-138&lt;/pages&gt;&lt;volume&gt;17&lt;/volume&gt;&lt;dates&gt;&lt;year&gt;2004&lt;/year&gt;&lt;/dates&gt;&lt;label&gt;Yoshii_etal_2004&lt;/label&gt;&lt;urls&gt;&lt;/urls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23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J99-S6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3.4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0.2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5.0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3.0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23" w:tooltip="Yoshii, 2004 #1105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Yoshii&lt;/Author&gt;&lt;Year&gt;2004&lt;/Year&gt;&lt;RecNum&gt;1105&lt;/RecNum&gt;&lt;IDText&gt;Yoshii_etal_2004&lt;/IDText&gt;&lt;DisplayText&gt;&lt;style face="superscript"&gt;23&lt;/style&gt;&lt;/DisplayText&gt;&lt;record&gt;&lt;rec-number&gt;1105&lt;/rec-number&gt;&lt;foreign-keys&gt;&lt;key app="EN" db-id="22ep95pskva926eatdqpf9dazppdd92tspt9" timestamp="1369822239"&gt;1105&lt;/key&gt;&lt;/foreign-keys&gt;&lt;ref-type name="Journal Article"&gt;17&lt;/ref-type&gt;&lt;contributors&gt;&lt;authors&gt;&lt;author&gt;Yoshii, K.&lt;/author&gt;&lt;author&gt;Ito, K.&lt;/author&gt;&lt;author&gt;Miyamachi, H.&lt;/author&gt;&lt;author&gt;Kanao, M.&lt;/author&gt;&lt;/authors&gt;&lt;/contributors&gt;&lt;titles&gt;&lt;title&gt;Crustal structure derived from refractions and wide-angle reflections in the Mizuho Plateau, East Antarctica&lt;/title&gt;&lt;secondary-title&gt;Polar Geoscience&lt;/secondary-title&gt;&lt;/titles&gt;&lt;periodical&gt;&lt;full-title&gt;Polar Geoscience&lt;/full-title&gt;&lt;/periodical&gt;&lt;pages&gt;112-138&lt;/pages&gt;&lt;volume&gt;17&lt;/volume&gt;&lt;dates&gt;&lt;year&gt;2004&lt;/year&gt;&lt;/dates&gt;&lt;label&gt;Yoshii_etal_2004&lt;/label&gt;&lt;urls&gt;&lt;/urls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23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JNCT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57.901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6.9313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8.0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5.8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18" w:tooltip="Hansen, 2009 #762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Hansen&lt;/Author&gt;&lt;Year&gt;2009&lt;/Year&gt;&lt;RecNum&gt;762&lt;/RecNum&gt;&lt;IDText&gt;Hansen_etal_2009&lt;/IDText&gt;&lt;DisplayText&gt;&lt;style face="superscript"&gt;18&lt;/style&gt;&lt;/DisplayText&gt;&lt;record&gt;&lt;rec-number&gt;762&lt;/rec-number&gt;&lt;foreign-keys&gt;&lt;key app="EN" db-id="22ep95pskva926eatdqpf9dazppdd92tspt9" timestamp="1308532933"&gt;762&lt;/key&gt;&lt;/foreign-keys&gt;&lt;ref-type name="Journal Article"&gt;17&lt;/ref-type&gt;&lt;contributors&gt;&lt;authors&gt;&lt;author&gt;Hansen, Samantha E.&lt;/author&gt;&lt;author&gt;Julià, Jordi&lt;/author&gt;&lt;author&gt;Nyblade, Andrew A.&lt;/author&gt;&lt;author&gt;Pyle, Moira L.&lt;/author&gt;&lt;author&gt;Wiens, Douglas A.&lt;/author&gt;&lt;author&gt;Anandakrishnan, Sridhar&lt;/author&gt;&lt;/authors&gt;&lt;/contributors&gt;&lt;titles&gt;&lt;title&gt;Using S wave receiver functions to estimate crustal structure beneath ice sheets: An application to the Transantarctic Mountains and East Antarctic craton&lt;/title&gt;&lt;secondary-title&gt;Geochem. Geophys. Geosyst.&lt;/secondary-title&gt;&lt;/titles&gt;&lt;periodical&gt;&lt;full-title&gt;Geochem. Geophys. Geosyst.&lt;/full-title&gt;&lt;/periodical&gt;&lt;pages&gt;Q08014&lt;/pages&gt;&lt;volume&gt;10&lt;/volume&gt;&lt;number&gt;8&lt;/number&gt;&lt;keywords&gt;&lt;keyword&gt;S wave receiver functions&lt;/keyword&gt;&lt;keyword&gt;ice sheets&lt;/keyword&gt;&lt;keyword&gt;Antarctica&lt;/keyword&gt;&lt;keyword&gt;Transantarctic Mountains&lt;/keyword&gt;&lt;keyword&gt;0902 Exploration Geophysics: Computational methods: seismic&lt;/keyword&gt;&lt;keyword&gt;9310 Geographic Location: Antarctica&lt;/keyword&gt;&lt;keyword&gt;8103 Tectonophysics: Continental cratons&lt;/keyword&gt;&lt;/keywords&gt;&lt;dates&gt;&lt;year&gt;2009&lt;/year&gt;&lt;/dates&gt;&lt;publisher&gt;AGU&lt;/publisher&gt;&lt;isbn&gt;1525-2027&lt;/isbn&gt;&lt;label&gt;Hansen_etal_2009&lt;/label&gt;&lt;urls&gt;&lt;related-urls&gt;&lt;url&gt;http://dx.doi.org/10.1029/2009GC002576&lt;/url&gt;&lt;/related-urls&gt;&lt;/urls&gt;&lt;electronic-resource-num&gt;10.1029/2009gc002576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18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 xml:space="preserve">LONW 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52.735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81.3466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5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3.5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9" w:tooltip="Chaput, 2014 #1165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>
                  <w:fldData xml:space="preserve">PEVuZE5vdGU+PENpdGU+PEF1dGhvcj5DaGFwdXQ8L0F1dGhvcj48WWVhcj4yMDE0PC9ZZWFyPjxS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</w:fldData>
                </w:fldChar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</w:instrText>
              </w:r>
              <w:r w:rsidR="00150E8B" w:rsidRPr="005D78A9">
                <w:rPr>
                  <w:rStyle w:val="a4"/>
                  <w:sz w:val="16"/>
                  <w:szCs w:val="16"/>
                </w:rPr>
                <w:fldChar w:fldCharType="begin">
                  <w:fldData xml:space="preserve">PEVuZE5vdGU+PENpdGU+PEF1dGhvcj5DaGFwdXQ8L0F1dGhvcj48WWVhcj4yMDE0PC9ZZWFyPjxS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</w:fldData>
                </w:fldChar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.DATA </w:instrText>
              </w:r>
              <w:r w:rsidR="00150E8B" w:rsidRPr="005D78A9">
                <w:rPr>
                  <w:rStyle w:val="a4"/>
                  <w:sz w:val="16"/>
                  <w:szCs w:val="16"/>
                </w:rPr>
              </w:r>
              <w:r w:rsidR="00150E8B" w:rsidRPr="005D78A9">
                <w:rPr>
                  <w:rStyle w:val="a4"/>
                  <w:sz w:val="16"/>
                  <w:szCs w:val="16"/>
                </w:rPr>
                <w:fldChar w:fldCharType="end"/>
              </w:r>
              <w:r w:rsidR="00921558" w:rsidRPr="005D78A9">
                <w:rPr>
                  <w:rStyle w:val="a4"/>
                  <w:sz w:val="16"/>
                  <w:szCs w:val="16"/>
                </w:rPr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9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LT892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77.767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1.6708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5.7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3.5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13" w:tooltip="Feng, 2014 #647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>
                  <w:fldData xml:space="preserve">PEVuZE5vdGU+PENpdGU+PEF1dGhvcj5GZW5nPC9BdXRob3I+PFllYXI+MjAxNDwvWWVhcj48UmVj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</w:fldData>
                </w:fldChar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</w:instrText>
              </w:r>
              <w:r w:rsidR="00150E8B" w:rsidRPr="005D78A9">
                <w:rPr>
                  <w:rStyle w:val="a4"/>
                  <w:sz w:val="16"/>
                  <w:szCs w:val="16"/>
                </w:rPr>
                <w:fldChar w:fldCharType="begin">
                  <w:fldData xml:space="preserve">PEVuZE5vdGU+PENpdGU+PEF1dGhvcj5GZW5nPC9BdXRob3I+PFllYXI+MjAxNDwvWWVhcj48UmVj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</w:fldData>
                </w:fldChar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.DATA </w:instrText>
              </w:r>
              <w:r w:rsidR="00150E8B" w:rsidRPr="005D78A9">
                <w:rPr>
                  <w:rStyle w:val="a4"/>
                  <w:sz w:val="16"/>
                  <w:szCs w:val="16"/>
                </w:rPr>
              </w:r>
              <w:r w:rsidR="00150E8B" w:rsidRPr="005D78A9">
                <w:rPr>
                  <w:rStyle w:val="a4"/>
                  <w:sz w:val="16"/>
                  <w:szCs w:val="16"/>
                </w:rPr>
                <w:fldChar w:fldCharType="end"/>
              </w:r>
              <w:r w:rsidR="00921558" w:rsidRPr="005D78A9">
                <w:rPr>
                  <w:rStyle w:val="a4"/>
                  <w:sz w:val="16"/>
                  <w:szCs w:val="16"/>
                </w:rPr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13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M450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65.4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7.75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1.0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1.0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24" w:tooltip="McGinnis, 1985 #1108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McGinnis&lt;/Author&gt;&lt;Year&gt;1985&lt;/Year&gt;&lt;RecNum&gt;1108&lt;/RecNum&gt;&lt;IDText&gt;McGinnis_etal_1985&lt;/IDText&gt;&lt;DisplayText&gt;&lt;style face="superscript"&gt;24&lt;/style&gt;&lt;/DisplayText&gt;&lt;record&gt;&lt;rec-number&gt;1108&lt;/rec-number&gt;&lt;foreign-keys&gt;&lt;key app="EN" db-id="22ep95pskva926eatdqpf9dazppdd92tspt9" timestamp="1369896698"&gt;1108&lt;/key&gt;&lt;/foreign-keys&gt;&lt;ref-type name="Journal Article"&gt;17&lt;/ref-type&gt;&lt;contributors&gt;&lt;authors&gt;&lt;author&gt;McGinnis, L. D.&lt;/author&gt;&lt;author&gt;Bowen, R. H.&lt;/author&gt;&lt;author&gt;Erickson, J. M.&lt;/author&gt;&lt;author&gt;Allred, B. J.&lt;/author&gt;&lt;author&gt;Kreamer, J. L.&lt;/author&gt;&lt;/authors&gt;&lt;/contributors&gt;&lt;titles&gt;&lt;title&gt;East-West Antarctic boundary in McMurdo sound&lt;/title&gt;&lt;secondary-title&gt;Tectonophysics&lt;/secondary-title&gt;&lt;/titles&gt;&lt;periodical&gt;&lt;full-title&gt;Tectonophysics&lt;/full-title&gt;&lt;/periodical&gt;&lt;pages&gt;341-356&lt;/pages&gt;&lt;volume&gt;114&lt;/volume&gt;&lt;number&gt;1–4&lt;/number&gt;&lt;dates&gt;&lt;year&gt;1985&lt;/year&gt;&lt;/dates&gt;&lt;isbn&gt;0040-1951&lt;/isbn&gt;&lt;label&gt;McGinnis_etal_1985&lt;/label&gt;&lt;urls&gt;&lt;related-urls&gt;&lt;url&gt;http://www.sciencedirect.com/science/article/pii/0040195185900204&lt;/url&gt;&lt;/related-urls&gt;&lt;/urls&gt;&lt;electronic-resource-num&gt;http://dx.doi.org/10.1016/0040-1951(85)90020-4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24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MAGL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62.4083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6.1381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3.0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3.0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11" w:tooltip="Lawrence, 2006 #755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Lawrence&lt;/Author&gt;&lt;Year&gt;2006&lt;/Year&gt;&lt;RecNum&gt;755&lt;/RecNum&gt;&lt;IDText&gt;Lawrence_etal_2006surf&lt;/IDText&gt;&lt;DisplayText&gt;&lt;style face="superscript"&gt;11&lt;/style&gt;&lt;/DisplayText&gt;&lt;record&gt;&lt;rec-number&gt;755&lt;/rec-number&gt;&lt;foreign-keys&gt;&lt;key app="EN" db-id="22ep95pskva926eatdqpf9dazppdd92tspt9" timestamp="1306925352"&gt;755&lt;/key&gt;&lt;/foreign-keys&gt;&lt;ref-type name="Journal Article"&gt;17&lt;/ref-type&gt;&lt;contributors&gt;&lt;authors&gt;&lt;author&gt;Lawrence, Jesse F.&lt;/author&gt;&lt;author&gt;Wiens, Douglas A.&lt;/author&gt;&lt;author&gt;Nyblade, Andrew A.&lt;/author&gt;&lt;author&gt;Anandakrishnan, Sridhar&lt;/author&gt;&lt;author&gt;Shore, Patrick J.&lt;/author&gt;&lt;author&gt;Voigt, Donald&lt;/author&gt;&lt;/authors&gt;&lt;/contributors&gt;&lt;titles&gt;&lt;title&gt;Crust and upper mantle structure of the Transantarctic Mountains and surrounding regions from receiver functions, surface waves, and gravity: Implications for uplift models&lt;/title&gt;&lt;secondary-title&gt;Geochem. Geophys. Geosyst.&lt;/secondary-title&gt;&lt;/titles&gt;&lt;periodical&gt;&lt;full-title&gt;Geochem. Geophys. Geosyst.&lt;/full-title&gt;&lt;/periodical&gt;&lt;pages&gt;Q10011&lt;/pages&gt;&lt;volume&gt;7&lt;/volume&gt;&lt;number&gt;10&lt;/number&gt;&lt;keywords&gt;&lt;keyword&gt;Transantarctic Mountains&lt;/keyword&gt;&lt;keyword&gt;receiver functions&lt;/keyword&gt;&lt;keyword&gt;crustal thickness&lt;/keyword&gt;&lt;keyword&gt;phase velocity&lt;/keyword&gt;&lt;keyword&gt;flexure&lt;/keyword&gt;&lt;keyword&gt;thermal anomaly&lt;/keyword&gt;&lt;keyword&gt;7203 Seismology: Body waves&lt;/keyword&gt;&lt;keyword&gt;7205 Seismology: Continental crust&lt;/keyword&gt;&lt;keyword&gt;7218 Seismology: Lithosphere&lt;/keyword&gt;&lt;/keywords&gt;&lt;dates&gt;&lt;year&gt;2006&lt;/year&gt;&lt;/dates&gt;&lt;publisher&gt;AGU&lt;/publisher&gt;&lt;isbn&gt;1525-2027&lt;/isbn&gt;&lt;label&gt;Lawrence_etal_2006surf&lt;/label&gt;&lt;urls&gt;&lt;related-urls&gt;&lt;url&gt;http://dx.doi.org/10.1029/2006GC001282&lt;/url&gt;&lt;/related-urls&gt;&lt;/urls&gt;&lt;electronic-resource-num&gt;10.1029/2006gc001282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11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MBL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130.2241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8.093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5.0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3.4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10" w:tooltip="Winberry, 2004 #782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Winberry&lt;/Author&gt;&lt;Year&gt;2004&lt;/Year&gt;&lt;RecNum&gt;782&lt;/RecNum&gt;&lt;IDText&gt;Winberry_Anandakrishnan_2004&lt;/IDText&gt;&lt;DisplayText&gt;&lt;style face="superscript"&gt;10&lt;/style&gt;&lt;/DisplayText&gt;&lt;record&gt;&lt;rec-number&gt;782&lt;/rec-number&gt;&lt;foreign-keys&gt;&lt;key app="EN" db-id="22ep95pskva926eatdqpf9dazppdd92tspt9" timestamp="1312857474"&gt;782&lt;/key&gt;&lt;/foreign-keys&gt;&lt;ref-type name="Journal Article"&gt;17&lt;/ref-type&gt;&lt;contributors&gt;&lt;authors&gt;&lt;author&gt;Winberry, J. Paul&lt;/author&gt;&lt;author&gt;Anandakrishnan, Sridhar&lt;/author&gt;&lt;/authors&gt;&lt;/contributors&gt;&lt;titles&gt;&lt;title&gt;Crustal structure of the West Antarctic rift system and Marie Byrd Land hotspot&lt;/title&gt;&lt;secondary-title&gt;Geology&lt;/secondary-title&gt;&lt;/titles&gt;&lt;periodical&gt;&lt;full-title&gt;Geology&lt;/full-title&gt;&lt;/periodical&gt;&lt;pages&gt;977-980&lt;/pages&gt;&lt;volume&gt;32&lt;/volume&gt;&lt;number&gt;11&lt;/number&gt;&lt;dates&gt;&lt;year&gt;2004&lt;/year&gt;&lt;pub-dates&gt;&lt;date&gt;November 1, 2004&lt;/date&gt;&lt;/pub-dates&gt;&lt;/dates&gt;&lt;label&gt;Winberry_Anandakrishnan_2004&lt;/label&gt;&lt;urls&gt;&lt;related-urls&gt;&lt;url&gt;http://geology.gsapubs.org/cgi/content/abstract/32/11/977&lt;/url&gt;&lt;/related-urls&gt;&lt;/urls&gt;&lt;electronic-resource-num&gt;10.1130/g20768.1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10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 xml:space="preserve">MECK 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2.1849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5.2807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6.5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5.4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9" w:tooltip="Chaput, 2014 #1165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>
                  <w:fldData xml:space="preserve">PEVuZE5vdGU+PENpdGU+PEF1dGhvcj5DaGFwdXQ8L0F1dGhvcj48WWVhcj4yMDE0PC9ZZWFyPjxS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</w:fldData>
                </w:fldChar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</w:instrText>
              </w:r>
              <w:r w:rsidR="00150E8B" w:rsidRPr="005D78A9">
                <w:rPr>
                  <w:rStyle w:val="a4"/>
                  <w:sz w:val="16"/>
                  <w:szCs w:val="16"/>
                </w:rPr>
                <w:fldChar w:fldCharType="begin">
                  <w:fldData xml:space="preserve">PEVuZE5vdGU+PENpdGU+PEF1dGhvcj5DaGFwdXQ8L0F1dGhvcj48WWVhcj4yMDE0PC9ZZWFyPjxS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</w:fldData>
                </w:fldChar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.DATA </w:instrText>
              </w:r>
              <w:r w:rsidR="00150E8B" w:rsidRPr="005D78A9">
                <w:rPr>
                  <w:rStyle w:val="a4"/>
                  <w:sz w:val="16"/>
                  <w:szCs w:val="16"/>
                </w:rPr>
              </w:r>
              <w:r w:rsidR="00150E8B" w:rsidRPr="005D78A9">
                <w:rPr>
                  <w:rStyle w:val="a4"/>
                  <w:sz w:val="16"/>
                  <w:szCs w:val="16"/>
                </w:rPr>
                <w:fldChar w:fldCharType="end"/>
              </w:r>
              <w:r w:rsidR="00921558" w:rsidRPr="005D78A9">
                <w:rPr>
                  <w:rStyle w:val="a4"/>
                  <w:sz w:val="16"/>
                  <w:szCs w:val="16"/>
                </w:rPr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9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 xml:space="preserve">MILR 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56.2517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83.3063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5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3.1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9" w:tooltip="Chaput, 2014 #1165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>
                  <w:fldData xml:space="preserve">PEVuZE5vdGU+PENpdGU+PEF1dGhvcj5DaGFwdXQ8L0F1dGhvcj48WWVhcj4yMDE0PC9ZZWFyPjxS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</w:fldData>
                </w:fldChar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</w:instrText>
              </w:r>
              <w:r w:rsidR="00150E8B" w:rsidRPr="005D78A9">
                <w:rPr>
                  <w:rStyle w:val="a4"/>
                  <w:sz w:val="16"/>
                  <w:szCs w:val="16"/>
                </w:rPr>
                <w:fldChar w:fldCharType="begin">
                  <w:fldData xml:space="preserve">PEVuZE5vdGU+PENpdGU+PEF1dGhvcj5DaGFwdXQ8L0F1dGhvcj48WWVhcj4yMDE0PC9ZZWFyPjxS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</w:fldData>
                </w:fldChar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.DATA </w:instrText>
              </w:r>
              <w:r w:rsidR="00150E8B" w:rsidRPr="005D78A9">
                <w:rPr>
                  <w:rStyle w:val="a4"/>
                  <w:sz w:val="16"/>
                  <w:szCs w:val="16"/>
                </w:rPr>
              </w:r>
              <w:r w:rsidR="00150E8B" w:rsidRPr="005D78A9">
                <w:rPr>
                  <w:rStyle w:val="a4"/>
                  <w:sz w:val="16"/>
                  <w:szCs w:val="16"/>
                </w:rPr>
                <w:fldChar w:fldCharType="end"/>
              </w:r>
              <w:r w:rsidR="00921558" w:rsidRPr="005D78A9">
                <w:rPr>
                  <w:rStyle w:val="a4"/>
                  <w:sz w:val="16"/>
                  <w:szCs w:val="16"/>
                </w:rPr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9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MINN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66.88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8.5504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0.5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0.0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11" w:tooltip="Lawrence, 2006 #755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Lawrence&lt;/Author&gt;&lt;Year&gt;2006&lt;/Year&gt;&lt;RecNum&gt;755&lt;/RecNum&gt;&lt;IDText&gt;Lawrence_etal_2006surf&lt;/IDText&gt;&lt;DisplayText&gt;&lt;style face="superscript"&gt;11&lt;/style&gt;&lt;/DisplayText&gt;&lt;record&gt;&lt;rec-number&gt;755&lt;/rec-number&gt;&lt;foreign-keys&gt;&lt;key app="EN" db-id="22ep95pskva926eatdqpf9dazppdd92tspt9" timestamp="1306925352"&gt;755&lt;/key&gt;&lt;/foreign-keys&gt;&lt;ref-type name="Journal Article"&gt;17&lt;/ref-type&gt;&lt;contributors&gt;&lt;authors&gt;&lt;author&gt;Lawrence, Jesse F.&lt;/author&gt;&lt;author&gt;Wiens, Douglas A.&lt;/author&gt;&lt;author&gt;Nyblade, Andrew A.&lt;/author&gt;&lt;author&gt;Anandakrishnan, Sridhar&lt;/author&gt;&lt;author&gt;Shore, Patrick J.&lt;/author&gt;&lt;author&gt;Voigt, Donald&lt;/author&gt;&lt;/authors&gt;&lt;/contributors&gt;&lt;titles&gt;&lt;title&gt;Crust and upper mantle structure of the Transantarctic Mountains and surrounding regions from receiver functions, surface waves, and gravity: Implications for uplift models&lt;/title&gt;&lt;secondary-title&gt;Geochem. Geophys. Geosyst.&lt;/secondary-title&gt;&lt;/titles&gt;&lt;periodical&gt;&lt;full-title&gt;Geochem. Geophys. Geosyst.&lt;/full-title&gt;&lt;/periodical&gt;&lt;pages&gt;Q10011&lt;/pages&gt;&lt;volume&gt;7&lt;/volume&gt;&lt;number&gt;10&lt;/number&gt;&lt;keywords&gt;&lt;keyword&gt;Transantarctic Mountains&lt;/keyword&gt;&lt;keyword&gt;receiver functions&lt;/keyword&gt;&lt;keyword&gt;crustal thickness&lt;/keyword&gt;&lt;keyword&gt;phase velocity&lt;/keyword&gt;&lt;keyword&gt;flexure&lt;/keyword&gt;&lt;keyword&gt;thermal anomaly&lt;/keyword&gt;&lt;keyword&gt;7203 Seismology: Body waves&lt;/keyword&gt;&lt;keyword&gt;7205 Seismology: Continental crust&lt;/keyword&gt;&lt;keyword&gt;7218 Seismology: Lithosphere&lt;/keyword&gt;&lt;/keywords&gt;&lt;dates&gt;&lt;year&gt;2006&lt;/year&gt;&lt;/dates&gt;&lt;publisher&gt;AGU&lt;/publisher&gt;&lt;isbn&gt;1525-2027&lt;/isbn&gt;&lt;label&gt;Lawrence_etal_2006surf&lt;/label&gt;&lt;urls&gt;&lt;related-urls&gt;&lt;url&gt;http://dx.doi.org/10.1029/2006GC001282&lt;/url&gt;&lt;/related-urls&gt;&lt;/urls&gt;&lt;electronic-resource-num&gt;10.1029/2006gc001282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11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 xml:space="preserve">MPAT 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155.022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8.0297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7.5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7.0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9" w:tooltip="Chaput, 2014 #1165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>
                  <w:fldData xml:space="preserve">PEVuZE5vdGU+PENpdGU+PEF1dGhvcj5DaGFwdXQ8L0F1dGhvcj48WWVhcj4yMDE0PC9ZZWFyPjxS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</w:fldData>
                </w:fldChar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</w:instrText>
              </w:r>
              <w:r w:rsidR="00150E8B" w:rsidRPr="005D78A9">
                <w:rPr>
                  <w:rStyle w:val="a4"/>
                  <w:sz w:val="16"/>
                  <w:szCs w:val="16"/>
                </w:rPr>
                <w:fldChar w:fldCharType="begin">
                  <w:fldData xml:space="preserve">PEVuZE5vdGU+PENpdGU+PEF1dGhvcj5DaGFwdXQ8L0F1dGhvcj48WWVhcj4yMDE0PC9ZZWFyPjxS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</w:fldData>
                </w:fldChar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.DATA </w:instrText>
              </w:r>
              <w:r w:rsidR="00150E8B" w:rsidRPr="005D78A9">
                <w:rPr>
                  <w:rStyle w:val="a4"/>
                  <w:sz w:val="16"/>
                  <w:szCs w:val="16"/>
                </w:rPr>
              </w:r>
              <w:r w:rsidR="00150E8B" w:rsidRPr="005D78A9">
                <w:rPr>
                  <w:rStyle w:val="a4"/>
                  <w:sz w:val="16"/>
                  <w:szCs w:val="16"/>
                </w:rPr>
                <w:fldChar w:fldCharType="end"/>
              </w:r>
              <w:r w:rsidR="00921558" w:rsidRPr="005D78A9">
                <w:rPr>
                  <w:rStyle w:val="a4"/>
                  <w:sz w:val="16"/>
                  <w:szCs w:val="16"/>
                </w:rPr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9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MTM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100.0123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9.496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1.0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9.0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10" w:tooltip="Winberry, 2004 #782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Winberry&lt;/Author&gt;&lt;Year&gt;2004&lt;/Year&gt;&lt;RecNum&gt;782&lt;/RecNum&gt;&lt;IDText&gt;Winberry_Anandakrishnan_2004&lt;/IDText&gt;&lt;DisplayText&gt;&lt;style face="superscript"&gt;10&lt;/style&gt;&lt;/DisplayText&gt;&lt;record&gt;&lt;rec-number&gt;782&lt;/rec-number&gt;&lt;foreign-keys&gt;&lt;key app="EN" db-id="22ep95pskva926eatdqpf9dazppdd92tspt9" timestamp="1312857474"&gt;782&lt;/key&gt;&lt;/foreign-keys&gt;&lt;ref-type name="Journal Article"&gt;17&lt;/ref-type&gt;&lt;contributors&gt;&lt;authors&gt;&lt;author&gt;Winberry, J. Paul&lt;/author&gt;&lt;author&gt;Anandakrishnan, Sridhar&lt;/author&gt;&lt;/authors&gt;&lt;/contributors&gt;&lt;titles&gt;&lt;title&gt;Crustal structure of the West Antarctic rift system and Marie Byrd Land hotspot&lt;/title&gt;&lt;secondary-title&gt;Geology&lt;/secondary-title&gt;&lt;/titles&gt;&lt;periodical&gt;&lt;full-title&gt;Geology&lt;/full-title&gt;&lt;/periodical&gt;&lt;pages&gt;977-980&lt;/pages&gt;&lt;volume&gt;32&lt;/volume&gt;&lt;number&gt;11&lt;/number&gt;&lt;dates&gt;&lt;year&gt;2004&lt;/year&gt;&lt;pub-dates&gt;&lt;date&gt;November 1, 2004&lt;/date&gt;&lt;/pub-dates&gt;&lt;/dates&gt;&lt;label&gt;Winberry_Anandakrishnan_2004&lt;/label&gt;&lt;urls&gt;&lt;related-urls&gt;&lt;url&gt;http://geology.gsapubs.org/cgi/content/abstract/32/11/977&lt;/url&gt;&lt;/related-urls&gt;&lt;/urls&gt;&lt;electronic-resource-num&gt;10.1130/g20768.1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10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MUC6-8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11.065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5.25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53.1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51.0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6" w:tooltip="Bayer, 2009 #1008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Bayer&lt;/Author&gt;&lt;Year&gt;2009&lt;/Year&gt;&lt;RecNum&gt;1008&lt;/RecNum&gt;&lt;IDText&gt;Bayer_etal_2009&lt;/IDText&gt;&lt;DisplayText&gt;&lt;style face="superscript"&gt;6&lt;/style&gt;&lt;/DisplayText&gt;&lt;record&gt;&lt;rec-number&gt;1008&lt;/rec-number&gt;&lt;foreign-keys&gt;&lt;key app="EN" db-id="22ep95pskva926eatdqpf9dazppdd92tspt9" timestamp="1358991902"&gt;1008&lt;/key&gt;&lt;/foreign-keys&gt;&lt;ref-type name="Journal Article"&gt;17&lt;/ref-type&gt;&lt;contributors&gt;&lt;authors&gt;&lt;author&gt;Bayer, Bettina&lt;/author&gt;&lt;author&gt;Geissler, Wolfram H.&lt;/author&gt;&lt;author&gt;Eckstaller, A.&lt;/author&gt;&lt;author&gt;Jokat, Wilfried&lt;/author&gt;&lt;/authors&gt;&lt;/contributors&gt;&lt;titles&gt;&lt;title&gt;Seismic imaging of the crust beneath Dronning Maud Land, East Antarctica&lt;/title&gt;&lt;secondary-title&gt;Geophysical Journal International&lt;/secondary-title&gt;&lt;/titles&gt;&lt;periodical&gt;&lt;full-title&gt;Geophysical Journal International&lt;/full-title&gt;&lt;/periodical&gt;&lt;pages&gt;860-876&lt;/pages&gt;&lt;volume&gt;178&lt;/volume&gt;&lt;number&gt;2&lt;/number&gt;&lt;keywords&gt;&lt;keyword&gt;Controlled source seismology&lt;/keyword&gt;&lt;keyword&gt;Cratons&lt;/keyword&gt;&lt;keyword&gt;Crustal structure&lt;/keyword&gt;&lt;keyword&gt;Antarctica&lt;/keyword&gt;&lt;/keywords&gt;&lt;dates&gt;&lt;year&gt;2009&lt;/year&gt;&lt;/dates&gt;&lt;publisher&gt;Blackwell Publishing Ltd&lt;/publisher&gt;&lt;isbn&gt;1365-246X&lt;/isbn&gt;&lt;label&gt;Bayer_etal_2009&lt;/label&gt;&lt;urls&gt;&lt;related-urls&gt;&lt;url&gt;http://dx.doi.org/10.1111/j.1365-246X.2009.04196.x&lt;/url&gt;&lt;/related-urls&gt;&lt;/urls&gt;&lt;electronic-resource-num&gt;10.1111/j.1365-246X.2009.04196.x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6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MZH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4.3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0.1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4.0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2.0</w:t>
            </w:r>
          </w:p>
        </w:tc>
        <w:tc>
          <w:tcPr>
            <w:tcW w:w="1111" w:type="pct"/>
          </w:tcPr>
          <w:p w:rsidR="00B269B1" w:rsidRPr="00B269B1" w:rsidRDefault="00921558" w:rsidP="00150E8B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fldChar w:fldCharType="begin"/>
            </w:r>
            <w:r w:rsidR="00150E8B">
              <w:rPr>
                <w:sz w:val="16"/>
                <w:szCs w:val="16"/>
              </w:rPr>
              <w:instrText xml:space="preserve"> ADDIN EN.CITE &lt;EndNote&gt;&lt;Cite&gt;&lt;Author&gt;Ikami&lt;/Author&gt;&lt;Year&gt;1986&lt;/Year&gt;&lt;RecNum&gt;1107&lt;/RecNum&gt;&lt;IDText&gt;Ikami_Ito_1986&lt;/IDText&gt;&lt;DisplayText&gt;&lt;style face="superscript"&gt;23,25&lt;/style&gt;&lt;/DisplayText&gt;&lt;record&gt;&lt;rec-number&gt;1107&lt;/rec-number&gt;&lt;foreign-keys&gt;&lt;key app="EN" db-id="22ep95pskva926eatdqpf9dazppdd92tspt9" timestamp="1369886824"&gt;1107&lt;/key&gt;&lt;/foreign-keys&gt;&lt;ref-type name="Journal Article"&gt;17&lt;/ref-type&gt;&lt;contributors&gt;&lt;authors&gt;&lt;author&gt;Ikami, Akira&lt;/author&gt;&lt;author&gt;Ito, Kiyoshi&lt;/author&gt;&lt;/authors&gt;&lt;/contributors&gt;&lt;titles&gt;&lt;title&gt;Crustal structure in the Mizuho Plateau, East Antarctica, by a two-dimensional ray approximation&lt;/title&gt;&lt;secondary-title&gt;Journal of Geodynamics&lt;/secondary-title&gt;&lt;/titles&gt;&lt;periodical&gt;&lt;full-title&gt;Journal of Geodynamics&lt;/full-title&gt;&lt;/periodical&gt;&lt;pages&gt;271-283&lt;/pages&gt;&lt;volume&gt;6&lt;/volume&gt;&lt;number&gt;1–4&lt;/number&gt;&lt;dates&gt;&lt;year&gt;1986&lt;/year&gt;&lt;/dates&gt;&lt;isbn&gt;0264-3707&lt;/isbn&gt;&lt;label&gt;Ikami_Ito_1986&lt;/label&gt;&lt;urls&gt;&lt;related-urls&gt;&lt;url&gt;http://www.sciencedirect.com/science/article/pii/026437078690044X&lt;/url&gt;&lt;/related-urls&gt;&lt;/urls&gt;&lt;electronic-resource-num&gt;http://dx.doi.org/10.1016/0264-3707(86)90044-X&lt;/electronic-resource-num&gt;&lt;/record&gt;&lt;/Cite&gt;&lt;Cite&gt;&lt;Author&gt;Yoshii&lt;/Author&gt;&lt;Year&gt;2004&lt;/Year&gt;&lt;RecNum&gt;1105&lt;/RecNum&gt;&lt;IDText&gt;Yoshii_etal_2004&lt;/IDText&gt;&lt;record&gt;&lt;rec-number&gt;1105&lt;/rec-number&gt;&lt;foreign-keys&gt;&lt;key app="EN" db-id="22ep95pskva926eatdqpf9dazppdd92tspt9" timestamp="1369822239"&gt;1105&lt;/key&gt;&lt;/foreign-keys&gt;&lt;ref-type name="Journal Article"&gt;17&lt;/ref-type&gt;&lt;contributors&gt;&lt;authors&gt;&lt;author&gt;Yoshii, K.&lt;/author&gt;&lt;author&gt;Ito, K.&lt;/author&gt;&lt;author&gt;Miyamachi, H.&lt;/author&gt;&lt;author&gt;Kanao, M.&lt;/author&gt;&lt;/authors&gt;&lt;/contributors&gt;&lt;titles&gt;&lt;title&gt;Crustal structure derived from refractions and wide-angle reflections in the Mizuho Plateau, East Antarctica&lt;/title&gt;&lt;secondary-title&gt;Polar Geoscience&lt;/secondary-title&gt;&lt;/titles&gt;&lt;periodical&gt;&lt;full-title&gt;Polar Geoscience&lt;/full-title&gt;&lt;/periodical&gt;&lt;pages&gt;112-138&lt;/pages&gt;&lt;volume&gt;17&lt;/volume&gt;&lt;dates&gt;&lt;year&gt;2004&lt;/year&gt;&lt;/dates&gt;&lt;label&gt;Yoshii_etal_2004&lt;/label&gt;&lt;urls&gt;&lt;/urls&gt;&lt;/record&gt;&lt;/Cite&gt;&lt;/EndNote&gt;</w:instrText>
            </w:r>
            <w:r>
              <w:rPr>
                <w:sz w:val="16"/>
                <w:szCs w:val="16"/>
              </w:rPr>
              <w:fldChar w:fldCharType="separate"/>
            </w:r>
            <w:hyperlink w:anchor="_ENREF_23" w:tooltip="Yoshii, 2004 #1105" w:history="1"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23</w:t>
              </w:r>
            </w:hyperlink>
            <w:r w:rsidR="00150E8B" w:rsidRPr="00150E8B">
              <w:rPr>
                <w:noProof/>
                <w:sz w:val="16"/>
                <w:szCs w:val="16"/>
                <w:vertAlign w:val="superscript"/>
              </w:rPr>
              <w:t>,</w:t>
            </w:r>
            <w:hyperlink w:anchor="_ENREF_25" w:tooltip="Ikami, 1986 #1107" w:history="1"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25</w:t>
              </w:r>
            </w:hyperlink>
            <w:r>
              <w:rPr>
                <w:sz w:val="16"/>
                <w:szCs w:val="16"/>
              </w:rPr>
              <w:fldChar w:fldCharType="end"/>
            </w:r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N000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60.378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6.0088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2.8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1.1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18" w:tooltip="Hansen, 2009 #762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Hansen&lt;/Author&gt;&lt;Year&gt;2009&lt;/Year&gt;&lt;RecNum&gt;762&lt;/RecNum&gt;&lt;IDText&gt;Hansen_etal_2009&lt;/IDText&gt;&lt;DisplayText&gt;&lt;style face="superscript"&gt;18&lt;/style&gt;&lt;/DisplayText&gt;&lt;record&gt;&lt;rec-number&gt;762&lt;/rec-number&gt;&lt;foreign-keys&gt;&lt;key app="EN" db-id="22ep95pskva926eatdqpf9dazppdd92tspt9" timestamp="1308532933"&gt;762&lt;/key&gt;&lt;/foreign-keys&gt;&lt;ref-type name="Journal Article"&gt;17&lt;/ref-type&gt;&lt;contributors&gt;&lt;authors&gt;&lt;author&gt;Hansen, Samantha E.&lt;/author&gt;&lt;author&gt;Julià, Jordi&lt;/author&gt;&lt;author&gt;Nyblade, Andrew A.&lt;/author&gt;&lt;author&gt;Pyle, Moira L.&lt;/author&gt;&lt;author&gt;Wiens, Douglas A.&lt;/author&gt;&lt;author&gt;Anandakrishnan, Sridhar&lt;/author&gt;&lt;/authors&gt;&lt;/contributors&gt;&lt;titles&gt;&lt;title&gt;Using S wave receiver functions to estimate crustal structure beneath ice sheets: An application to the Transantarctic Mountains and East Antarctic craton&lt;/title&gt;&lt;secondary-title&gt;Geochem. Geophys. Geosyst.&lt;/secondary-title&gt;&lt;/titles&gt;&lt;periodical&gt;&lt;full-title&gt;Geochem. Geophys. Geosyst.&lt;/full-title&gt;&lt;/periodical&gt;&lt;pages&gt;Q08014&lt;/pages&gt;&lt;volume&gt;10&lt;/volume&gt;&lt;number&gt;8&lt;/number&gt;&lt;keywords&gt;&lt;keyword&gt;S wave receiver functions&lt;/keyword&gt;&lt;keyword&gt;ice sheets&lt;/keyword&gt;&lt;keyword&gt;Antarctica&lt;/keyword&gt;&lt;keyword&gt;Transantarctic Mountains&lt;/keyword&gt;&lt;keyword&gt;0902 Exploration Geophysics: Computational methods: seismic&lt;/keyword&gt;&lt;keyword&gt;9310 Geographic Location: Antarctica&lt;/keyword&gt;&lt;keyword&gt;8103 Tectonophysics: Continental cratons&lt;/keyword&gt;&lt;/keywords&gt;&lt;dates&gt;&lt;year&gt;2009&lt;/year&gt;&lt;/dates&gt;&lt;publisher&gt;AGU&lt;/publisher&gt;&lt;isbn&gt;1525-2027&lt;/isbn&gt;&lt;label&gt;Hansen_etal_2009&lt;/label&gt;&lt;urls&gt;&lt;related-urls&gt;&lt;url&gt;http://dx.doi.org/10.1029/2009GC002576&lt;/url&gt;&lt;/related-urls&gt;&lt;/urls&gt;&lt;electronic-resource-num&gt;10.1029/2009gc002576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18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N020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55.818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7.4678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0.5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8.2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18" w:tooltip="Hansen, 2009 #762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Hansen&lt;/Author&gt;&lt;Year&gt;2009&lt;/Year&gt;&lt;RecNum&gt;762&lt;/RecNum&gt;&lt;IDText&gt;Hansen_etal_2009&lt;/IDText&gt;&lt;DisplayText&gt;&lt;style face="superscript"&gt;18&lt;/style&gt;&lt;/DisplayText&gt;&lt;record&gt;&lt;rec-number&gt;762&lt;/rec-number&gt;&lt;foreign-keys&gt;&lt;key app="EN" db-id="22ep95pskva926eatdqpf9dazppdd92tspt9" timestamp="1308532933"&gt;762&lt;/key&gt;&lt;/foreign-keys&gt;&lt;ref-type name="Journal Article"&gt;17&lt;/ref-type&gt;&lt;contributors&gt;&lt;authors&gt;&lt;author&gt;Hansen, Samantha E.&lt;/author&gt;&lt;author&gt;Julià, Jordi&lt;/author&gt;&lt;author&gt;Nyblade, Andrew A.&lt;/author&gt;&lt;author&gt;Pyle, Moira L.&lt;/author&gt;&lt;author&gt;Wiens, Douglas A.&lt;/author&gt;&lt;author&gt;Anandakrishnan, Sridhar&lt;/author&gt;&lt;/authors&gt;&lt;/contributors&gt;&lt;titles&gt;&lt;title&gt;Using S wave receiver functions to estimate crustal structure beneath ice sheets: An application to the Transantarctic Mountains and East Antarctic craton&lt;/title&gt;&lt;secondary-title&gt;Geochem. Geophys. Geosyst.&lt;/secondary-title&gt;&lt;/titles&gt;&lt;periodical&gt;&lt;full-title&gt;Geochem. Geophys. Geosyst.&lt;/full-title&gt;&lt;/periodical&gt;&lt;pages&gt;Q08014&lt;/pages&gt;&lt;volume&gt;10&lt;/volume&gt;&lt;number&gt;8&lt;/number&gt;&lt;keywords&gt;&lt;keyword&gt;S wave receiver functions&lt;/keyword&gt;&lt;keyword&gt;ice sheets&lt;/keyword&gt;&lt;keyword&gt;Antarctica&lt;/keyword&gt;&lt;keyword&gt;Transantarctic Mountains&lt;/keyword&gt;&lt;keyword&gt;0902 Exploration Geophysics: Computational methods: seismic&lt;/keyword&gt;&lt;keyword&gt;9310 Geographic Location: Antarctica&lt;/keyword&gt;&lt;keyword&gt;8103 Tectonophysics: Continental cratons&lt;/keyword&gt;&lt;/keywords&gt;&lt;dates&gt;&lt;year&gt;2009&lt;/year&gt;&lt;/dates&gt;&lt;publisher&gt;AGU&lt;/publisher&gt;&lt;isbn&gt;1525-2027&lt;/isbn&gt;&lt;label&gt;Hansen_etal_2009&lt;/label&gt;&lt;urls&gt;&lt;related-urls&gt;&lt;url&gt;http://dx.doi.org/10.1029/2009GC002576&lt;/url&gt;&lt;/related-urls&gt;&lt;/urls&gt;&lt;electronic-resource-num&gt;10.1029/2009gc002576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18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N036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51.278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8.5508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4.0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1.7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18" w:tooltip="Hansen, 2009 #762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Hansen&lt;/Author&gt;&lt;Year&gt;2009&lt;/Year&gt;&lt;RecNum&gt;762&lt;/RecNum&gt;&lt;IDText&gt;Hansen_etal_2009&lt;/IDText&gt;&lt;DisplayText&gt;&lt;style face="superscript"&gt;18&lt;/style&gt;&lt;/DisplayText&gt;&lt;record&gt;&lt;rec-number&gt;762&lt;/rec-number&gt;&lt;foreign-keys&gt;&lt;key app="EN" db-id="22ep95pskva926eatdqpf9dazppdd92tspt9" timestamp="1308532933"&gt;762&lt;/key&gt;&lt;/foreign-keys&gt;&lt;ref-type name="Journal Article"&gt;17&lt;/ref-type&gt;&lt;contributors&gt;&lt;authors&gt;&lt;author&gt;Hansen, Samantha E.&lt;/author&gt;&lt;author&gt;Julià, Jordi&lt;/author&gt;&lt;author&gt;Nyblade, Andrew A.&lt;/author&gt;&lt;author&gt;Pyle, Moira L.&lt;/author&gt;&lt;author&gt;Wiens, Douglas A.&lt;/author&gt;&lt;author&gt;Anandakrishnan, Sridhar&lt;/author&gt;&lt;/authors&gt;&lt;/contributors&gt;&lt;titles&gt;&lt;title&gt;Using S wave receiver functions to estimate crustal structure beneath ice sheets: An application to the Transantarctic Mountains and East Antarctic craton&lt;/title&gt;&lt;secondary-title&gt;Geochem. Geophys. Geosyst.&lt;/secondary-title&gt;&lt;/titles&gt;&lt;periodical&gt;&lt;full-title&gt;Geochem. Geophys. Geosyst.&lt;/full-title&gt;&lt;/periodical&gt;&lt;pages&gt;Q08014&lt;/pages&gt;&lt;volume&gt;10&lt;/volume&gt;&lt;number&gt;8&lt;/number&gt;&lt;keywords&gt;&lt;keyword&gt;S wave receiver functions&lt;/keyword&gt;&lt;keyword&gt;ice sheets&lt;/keyword&gt;&lt;keyword&gt;Antarctica&lt;/keyword&gt;&lt;keyword&gt;Transantarctic Mountains&lt;/keyword&gt;&lt;keyword&gt;0902 Exploration Geophysics: Computational methods: seismic&lt;/keyword&gt;&lt;keyword&gt;9310 Geographic Location: Antarctica&lt;/keyword&gt;&lt;keyword&gt;8103 Tectonophysics: Continental cratons&lt;/keyword&gt;&lt;/keywords&gt;&lt;dates&gt;&lt;year&gt;2009&lt;/year&gt;&lt;/dates&gt;&lt;publisher&gt;AGU&lt;/publisher&gt;&lt;isbn&gt;1525-2027&lt;/isbn&gt;&lt;label&gt;Hansen_etal_2009&lt;/label&gt;&lt;urls&gt;&lt;related-urls&gt;&lt;url&gt;http://dx.doi.org/10.1029/2009GC002576&lt;/url&gt;&lt;/related-urls&gt;&lt;/urls&gt;&lt;electronic-resource-num&gt;10.1029/2009gc002576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18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N044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48.616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9.0692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7.0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4.7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18" w:tooltip="Hansen, 2009 #762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Hansen&lt;/Author&gt;&lt;Year&gt;2009&lt;/Year&gt;&lt;RecNum&gt;762&lt;/RecNum&gt;&lt;IDText&gt;Hansen_etal_2009&lt;/IDText&gt;&lt;DisplayText&gt;&lt;style face="superscript"&gt;18&lt;/style&gt;&lt;/DisplayText&gt;&lt;record&gt;&lt;rec-number&gt;762&lt;/rec-number&gt;&lt;foreign-keys&gt;&lt;key app="EN" db-id="22ep95pskva926eatdqpf9dazppdd92tspt9" timestamp="1308532933"&gt;762&lt;/key&gt;&lt;/foreign-keys&gt;&lt;ref-type name="Journal Article"&gt;17&lt;/ref-type&gt;&lt;contributors&gt;&lt;authors&gt;&lt;author&gt;Hansen, Samantha E.&lt;/author&gt;&lt;author&gt;Julià, Jordi&lt;/author&gt;&lt;author&gt;Nyblade, Andrew A.&lt;/author&gt;&lt;author&gt;Pyle, Moira L.&lt;/author&gt;&lt;author&gt;Wiens, Douglas A.&lt;/author&gt;&lt;author&gt;Anandakrishnan, Sridhar&lt;/author&gt;&lt;/authors&gt;&lt;/contributors&gt;&lt;titles&gt;&lt;title&gt;Using S wave receiver functions to estimate crustal structure beneath ice sheets: An application to the Transantarctic Mountains and East Antarctic craton&lt;/title&gt;&lt;secondary-title&gt;Geochem. Geophys. Geosyst.&lt;/secondary-title&gt;&lt;/titles&gt;&lt;periodical&gt;&lt;full-title&gt;Geochem. Geophys. Geosyst.&lt;/full-title&gt;&lt;/periodical&gt;&lt;pages&gt;Q08014&lt;/pages&gt;&lt;volume&gt;10&lt;/volume&gt;&lt;number&gt;8&lt;/number&gt;&lt;keywords&gt;&lt;keyword&gt;S wave receiver functions&lt;/keyword&gt;&lt;keyword&gt;ice sheets&lt;/keyword&gt;&lt;keyword&gt;Antarctica&lt;/keyword&gt;&lt;keyword&gt;Transantarctic Mountains&lt;/keyword&gt;&lt;keyword&gt;0902 Exploration Geophysics: Computational methods: seismic&lt;/keyword&gt;&lt;keyword&gt;9310 Geographic Location: Antarctica&lt;/keyword&gt;&lt;keyword&gt;8103 Tectonophysics: Continental cratons&lt;/keyword&gt;&lt;/keywords&gt;&lt;dates&gt;&lt;year&gt;2009&lt;/year&gt;&lt;/dates&gt;&lt;publisher&gt;AGU&lt;/publisher&gt;&lt;isbn&gt;1525-2027&lt;/isbn&gt;&lt;label&gt;Hansen_etal_2009&lt;/label&gt;&lt;urls&gt;&lt;related-urls&gt;&lt;url&gt;http://dx.doi.org/10.1029/2009GC002576&lt;/url&gt;&lt;/related-urls&gt;&lt;/urls&gt;&lt;electronic-resource-num&gt;10.1029/2009gc002576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18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N060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42.595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80.0001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7.9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5.5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18" w:tooltip="Hansen, 2009 #762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Hansen&lt;/Author&gt;&lt;Year&gt;2009&lt;/Year&gt;&lt;RecNum&gt;762&lt;/RecNum&gt;&lt;IDText&gt;Hansen_etal_2009&lt;/IDText&gt;&lt;DisplayText&gt;&lt;style face="superscript"&gt;18&lt;/style&gt;&lt;/DisplayText&gt;&lt;record&gt;&lt;rec-number&gt;762&lt;/rec-number&gt;&lt;foreign-keys&gt;&lt;key app="EN" db-id="22ep95pskva926eatdqpf9dazppdd92tspt9" timestamp="1308532933"&gt;762&lt;/key&gt;&lt;/foreign-keys&gt;&lt;ref-type name="Journal Article"&gt;17&lt;/ref-type&gt;&lt;contributors&gt;&lt;authors&gt;&lt;author&gt;Hansen, Samantha E.&lt;/author&gt;&lt;author&gt;Julià, Jordi&lt;/author&gt;&lt;author&gt;Nyblade, Andrew A.&lt;/author&gt;&lt;author&gt;Pyle, Moira L.&lt;/author&gt;&lt;author&gt;Wiens, Douglas A.&lt;/author&gt;&lt;author&gt;Anandakrishnan, Sridhar&lt;/author&gt;&lt;/authors&gt;&lt;/contributors&gt;&lt;titles&gt;&lt;title&gt;Using S wave receiver functions to estimate crustal structure beneath ice sheets: An application to the Transantarctic Mountains and East Antarctic craton&lt;/title&gt;&lt;secondary-title&gt;Geochem. Geophys. Geosyst.&lt;/secondary-title&gt;&lt;/titles&gt;&lt;periodical&gt;&lt;full-title&gt;Geochem. Geophys. Geosyst.&lt;/full-title&gt;&lt;/periodical&gt;&lt;pages&gt;Q08014&lt;/pages&gt;&lt;volume&gt;10&lt;/volume&gt;&lt;number&gt;8&lt;/number&gt;&lt;keywords&gt;&lt;keyword&gt;S wave receiver functions&lt;/keyword&gt;&lt;keyword&gt;ice sheets&lt;/keyword&gt;&lt;keyword&gt;Antarctica&lt;/keyword&gt;&lt;keyword&gt;Transantarctic Mountains&lt;/keyword&gt;&lt;keyword&gt;0902 Exploration Geophysics: Computational methods: seismic&lt;/keyword&gt;&lt;keyword&gt;9310 Geographic Location: Antarctica&lt;/keyword&gt;&lt;keyword&gt;8103 Tectonophysics: Continental cratons&lt;/keyword&gt;&lt;/keywords&gt;&lt;dates&gt;&lt;year&gt;2009&lt;/year&gt;&lt;/dates&gt;&lt;publisher&gt;AGU&lt;/publisher&gt;&lt;isbn&gt;1525-2027&lt;/isbn&gt;&lt;label&gt;Hansen_etal_2009&lt;/label&gt;&lt;urls&gt;&lt;related-urls&gt;&lt;url&gt;http://dx.doi.org/10.1029/2009GC002576&lt;/url&gt;&lt;/related-urls&gt;&lt;/urls&gt;&lt;electronic-resource-num&gt;10.1029/2009gc002576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18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N076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35.434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80.8062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8.0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5.5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18" w:tooltip="Hansen, 2009 #762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Hansen&lt;/Author&gt;&lt;Year&gt;2009&lt;/Year&gt;&lt;RecNum&gt;762&lt;/RecNum&gt;&lt;IDText&gt;Hansen_etal_2009&lt;/IDText&gt;&lt;DisplayText&gt;&lt;style face="superscript"&gt;18&lt;/style&gt;&lt;/DisplayText&gt;&lt;record&gt;&lt;rec-number&gt;762&lt;/rec-number&gt;&lt;foreign-keys&gt;&lt;key app="EN" db-id="22ep95pskva926eatdqpf9dazppdd92tspt9" timestamp="1308532933"&gt;762&lt;/key&gt;&lt;/foreign-keys&gt;&lt;ref-type name="Journal Article"&gt;17&lt;/ref-type&gt;&lt;contributors&gt;&lt;authors&gt;&lt;author&gt;Hansen, Samantha E.&lt;/author&gt;&lt;author&gt;Julià, Jordi&lt;/author&gt;&lt;author&gt;Nyblade, Andrew A.&lt;/author&gt;&lt;author&gt;Pyle, Moira L.&lt;/author&gt;&lt;author&gt;Wiens, Douglas A.&lt;/author&gt;&lt;author&gt;Anandakrishnan, Sridhar&lt;/author&gt;&lt;/authors&gt;&lt;/contributors&gt;&lt;titles&gt;&lt;title&gt;Using S wave receiver functions to estimate crustal structure beneath ice sheets: An application to the Transantarctic Mountains and East Antarctic craton&lt;/title&gt;&lt;secondary-title&gt;Geochem. Geophys. Geosyst.&lt;/secondary-title&gt;&lt;/titles&gt;&lt;periodical&gt;&lt;full-title&gt;Geochem. Geophys. Geosyst.&lt;/full-title&gt;&lt;/periodical&gt;&lt;pages&gt;Q08014&lt;/pages&gt;&lt;volume&gt;10&lt;/volume&gt;&lt;number&gt;8&lt;/number&gt;&lt;keywords&gt;&lt;keyword&gt;S wave receiver functions&lt;/keyword&gt;&lt;keyword&gt;ice sheets&lt;/keyword&gt;&lt;keyword&gt;Antarctica&lt;/keyword&gt;&lt;keyword&gt;Transantarctic Mountains&lt;/keyword&gt;&lt;keyword&gt;0902 Exploration Geophysics: Computational methods: seismic&lt;/keyword&gt;&lt;keyword&gt;9310 Geographic Location: Antarctica&lt;/keyword&gt;&lt;keyword&gt;8103 Tectonophysics: Continental cratons&lt;/keyword&gt;&lt;/keywords&gt;&lt;dates&gt;&lt;year&gt;2009&lt;/year&gt;&lt;/dates&gt;&lt;publisher&gt;AGU&lt;/publisher&gt;&lt;isbn&gt;1525-2027&lt;/isbn&gt;&lt;label&gt;Hansen_etal_2009&lt;/label&gt;&lt;urls&gt;&lt;related-urls&gt;&lt;url&gt;http://dx.doi.org/10.1029/2009GC002576&lt;/url&gt;&lt;/related-urls&gt;&lt;/urls&gt;&lt;electronic-resource-num&gt;10.1029/2009gc002576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18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N092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26.98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81.4593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6.6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3.8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18" w:tooltip="Hansen, 2009 #762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Hansen&lt;/Author&gt;&lt;Year&gt;2009&lt;/Year&gt;&lt;RecNum&gt;762&lt;/RecNum&gt;&lt;IDText&gt;Hansen_etal_2009&lt;/IDText&gt;&lt;DisplayText&gt;&lt;style face="superscript"&gt;18&lt;/style&gt;&lt;/DisplayText&gt;&lt;record&gt;&lt;rec-number&gt;762&lt;/rec-number&gt;&lt;foreign-keys&gt;&lt;key app="EN" db-id="22ep95pskva926eatdqpf9dazppdd92tspt9" timestamp="1308532933"&gt;762&lt;/key&gt;&lt;/foreign-keys&gt;&lt;ref-type name="Journal Article"&gt;17&lt;/ref-type&gt;&lt;contributors&gt;&lt;authors&gt;&lt;author&gt;Hansen, Samantha E.&lt;/author&gt;&lt;author&gt;Julià, Jordi&lt;/author&gt;&lt;author&gt;Nyblade, Andrew A.&lt;/author&gt;&lt;author&gt;Pyle, Moira L.&lt;/author&gt;&lt;author&gt;Wiens, Douglas A.&lt;/author&gt;&lt;author&gt;Anandakrishnan, Sridhar&lt;/author&gt;&lt;/authors&gt;&lt;/contributors&gt;&lt;titles&gt;&lt;title&gt;Using S wave receiver functions to estimate crustal structure beneath ice sheets: An application to the Transantarctic Mountains and East Antarctic craton&lt;/title&gt;&lt;secondary-title&gt;Geochem. Geophys. Geosyst.&lt;/secondary-title&gt;&lt;/titles&gt;&lt;periodical&gt;&lt;full-title&gt;Geochem. Geophys. Geosyst.&lt;/full-title&gt;&lt;/periodical&gt;&lt;pages&gt;Q08014&lt;/pages&gt;&lt;volume&gt;10&lt;/volume&gt;&lt;number&gt;8&lt;/number&gt;&lt;keywords&gt;&lt;keyword&gt;S wave receiver functions&lt;/keyword&gt;&lt;keyword&gt;ice sheets&lt;/keyword&gt;&lt;keyword&gt;Antarctica&lt;/keyword&gt;&lt;keyword&gt;Transantarctic Mountains&lt;/keyword&gt;&lt;keyword&gt;0902 Exploration Geophysics: Computational methods: seismic&lt;/keyword&gt;&lt;keyword&gt;9310 Geographic Location: Antarctica&lt;/keyword&gt;&lt;keyword&gt;8103 Tectonophysics: Continental cratons&lt;/keyword&gt;&lt;/keywords&gt;&lt;dates&gt;&lt;year&gt;2009&lt;/year&gt;&lt;/dates&gt;&lt;publisher&gt;AGU&lt;/publisher&gt;&lt;isbn&gt;1525-2027&lt;/isbn&gt;&lt;label&gt;Hansen_etal_2009&lt;/label&gt;&lt;urls&gt;&lt;related-urls&gt;&lt;url&gt;http://dx.doi.org/10.1029/2009GC002576&lt;/url&gt;&lt;/related-urls&gt;&lt;/urls&gt;&lt;electronic-resource-num&gt;10.1029/2009gc002576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18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N100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22.61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81.6525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5.5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2.6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18" w:tooltip="Hansen, 2009 #762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Hansen&lt;/Author&gt;&lt;Year&gt;2009&lt;/Year&gt;&lt;RecNum&gt;762&lt;/RecNum&gt;&lt;IDText&gt;Hansen_etal_2009&lt;/IDText&gt;&lt;DisplayText&gt;&lt;style face="superscript"&gt;18&lt;/style&gt;&lt;/DisplayText&gt;&lt;record&gt;&lt;rec-number&gt;762&lt;/rec-number&gt;&lt;foreign-keys&gt;&lt;key app="EN" db-id="22ep95pskva926eatdqpf9dazppdd92tspt9" timestamp="1308532933"&gt;762&lt;/key&gt;&lt;/foreign-keys&gt;&lt;ref-type name="Journal Article"&gt;17&lt;/ref-type&gt;&lt;contributors&gt;&lt;authors&gt;&lt;author&gt;Hansen, Samantha E.&lt;/author&gt;&lt;author&gt;Julià, Jordi&lt;/author&gt;&lt;author&gt;Nyblade, Andrew A.&lt;/author&gt;&lt;author&gt;Pyle, Moira L.&lt;/author&gt;&lt;author&gt;Wiens, Douglas A.&lt;/author&gt;&lt;author&gt;Anandakrishnan, Sridhar&lt;/author&gt;&lt;/authors&gt;&lt;/contributors&gt;&lt;titles&gt;&lt;title&gt;Using S wave receiver functions to estimate crustal structure beneath ice sheets: An application to the Transantarctic Mountains and East Antarctic craton&lt;/title&gt;&lt;secondary-title&gt;Geochem. Geophys. Geosyst.&lt;/secondary-title&gt;&lt;/titles&gt;&lt;periodical&gt;&lt;full-title&gt;Geochem. Geophys. Geosyst.&lt;/full-title&gt;&lt;/periodical&gt;&lt;pages&gt;Q08014&lt;/pages&gt;&lt;volume&gt;10&lt;/volume&gt;&lt;number&gt;8&lt;/number&gt;&lt;keywords&gt;&lt;keyword&gt;S wave receiver functions&lt;/keyword&gt;&lt;keyword&gt;ice sheets&lt;/keyword&gt;&lt;keyword&gt;Antarctica&lt;/keyword&gt;&lt;keyword&gt;Transantarctic Mountains&lt;/keyword&gt;&lt;keyword&gt;0902 Exploration Geophysics: Computational methods: seismic&lt;/keyword&gt;&lt;keyword&gt;9310 Geographic Location: Antarctica&lt;/keyword&gt;&lt;keyword&gt;8103 Tectonophysics: Continental cratons&lt;/keyword&gt;&lt;/keywords&gt;&lt;dates&gt;&lt;year&gt;2009&lt;/year&gt;&lt;/dates&gt;&lt;publisher&gt;AGU&lt;/publisher&gt;&lt;isbn&gt;1525-2027&lt;/isbn&gt;&lt;label&gt;Hansen_etal_2009&lt;/label&gt;&lt;urls&gt;&lt;related-urls&gt;&lt;url&gt;http://dx.doi.org/10.1029/2009GC002576&lt;/url&gt;&lt;/related-urls&gt;&lt;/urls&gt;&lt;electronic-resource-num&gt;10.1029/2009gc002576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18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N108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17.605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81.8795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7.0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3.9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18" w:tooltip="Hansen, 2009 #762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Hansen&lt;/Author&gt;&lt;Year&gt;2009&lt;/Year&gt;&lt;RecNum&gt;762&lt;/RecNum&gt;&lt;IDText&gt;Hansen_etal_2009&lt;/IDText&gt;&lt;DisplayText&gt;&lt;style face="superscript"&gt;18&lt;/style&gt;&lt;/DisplayText&gt;&lt;record&gt;&lt;rec-number&gt;762&lt;/rec-number&gt;&lt;foreign-keys&gt;&lt;key app="EN" db-id="22ep95pskva926eatdqpf9dazppdd92tspt9" timestamp="1308532933"&gt;762&lt;/key&gt;&lt;/foreign-keys&gt;&lt;ref-type name="Journal Article"&gt;17&lt;/ref-type&gt;&lt;contributors&gt;&lt;authors&gt;&lt;author&gt;Hansen, Samantha E.&lt;/author&gt;&lt;author&gt;Julià, Jordi&lt;/author&gt;&lt;author&gt;Nyblade, Andrew A.&lt;/author&gt;&lt;author&gt;Pyle, Moira L.&lt;/author&gt;&lt;author&gt;Wiens, Douglas A.&lt;/author&gt;&lt;author&gt;Anandakrishnan, Sridhar&lt;/author&gt;&lt;/authors&gt;&lt;/contributors&gt;&lt;titles&gt;&lt;title&gt;Using S wave receiver functions to estimate crustal structure beneath ice sheets: An application to the Transantarctic Mountains and East Antarctic craton&lt;/title&gt;&lt;secondary-title&gt;Geochem. Geophys. Geosyst.&lt;/secondary-title&gt;&lt;/titles&gt;&lt;periodical&gt;&lt;full-title&gt;Geochem. Geophys. Geosyst.&lt;/full-title&gt;&lt;/periodical&gt;&lt;pages&gt;Q08014&lt;/pages&gt;&lt;volume&gt;10&lt;/volume&gt;&lt;number&gt;8&lt;/number&gt;&lt;keywords&gt;&lt;keyword&gt;S wave receiver functions&lt;/keyword&gt;&lt;keyword&gt;ice sheets&lt;/keyword&gt;&lt;keyword&gt;Antarctica&lt;/keyword&gt;&lt;keyword&gt;Transantarctic Mountains&lt;/keyword&gt;&lt;keyword&gt;0902 Exploration Geophysics: Computational methods: seismic&lt;/keyword&gt;&lt;keyword&gt;9310 Geographic Location: Antarctica&lt;/keyword&gt;&lt;keyword&gt;8103 Tectonophysics: Continental cratons&lt;/keyword&gt;&lt;/keywords&gt;&lt;dates&gt;&lt;year&gt;2009&lt;/year&gt;&lt;/dates&gt;&lt;publisher&gt;AGU&lt;/publisher&gt;&lt;isbn&gt;1525-2027&lt;/isbn&gt;&lt;label&gt;Hansen_etal_2009&lt;/label&gt;&lt;urls&gt;&lt;related-urls&gt;&lt;url&gt;http://dx.doi.org/10.1029/2009GC002576&lt;/url&gt;&lt;/related-urls&gt;&lt;/urls&gt;&lt;electronic-resource-num&gt;10.1029/2009gc002576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18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N116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12.571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82.0098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5.1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1.9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18" w:tooltip="Hansen, 2009 #762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Hansen&lt;/Author&gt;&lt;Year&gt;2009&lt;/Year&gt;&lt;RecNum&gt;762&lt;/RecNum&gt;&lt;IDText&gt;Hansen_etal_2009&lt;/IDText&gt;&lt;DisplayText&gt;&lt;style face="superscript"&gt;18&lt;/style&gt;&lt;/DisplayText&gt;&lt;record&gt;&lt;rec-number&gt;762&lt;/rec-number&gt;&lt;foreign-keys&gt;&lt;key app="EN" db-id="22ep95pskva926eatdqpf9dazppdd92tspt9" timestamp="1308532933"&gt;762&lt;/key&gt;&lt;/foreign-keys&gt;&lt;ref-type name="Journal Article"&gt;17&lt;/ref-type&gt;&lt;contributors&gt;&lt;authors&gt;&lt;author&gt;Hansen, Samantha E.&lt;/author&gt;&lt;author&gt;Julià, Jordi&lt;/author&gt;&lt;author&gt;Nyblade, Andrew A.&lt;/author&gt;&lt;author&gt;Pyle, Moira L.&lt;/author&gt;&lt;author&gt;Wiens, Douglas A.&lt;/author&gt;&lt;author&gt;Anandakrishnan, Sridhar&lt;/author&gt;&lt;/authors&gt;&lt;/contributors&gt;&lt;titles&gt;&lt;title&gt;Using S wave receiver functions to estimate crustal structure beneath ice sheets: An application to the Transantarctic Mountains and East Antarctic craton&lt;/title&gt;&lt;secondary-title&gt;Geochem. Geophys. Geosyst.&lt;/secondary-title&gt;&lt;/titles&gt;&lt;periodical&gt;&lt;full-title&gt;Geochem. Geophys. Geosyst.&lt;/full-title&gt;&lt;/periodical&gt;&lt;pages&gt;Q08014&lt;/pages&gt;&lt;volume&gt;10&lt;/volume&gt;&lt;number&gt;8&lt;/number&gt;&lt;keywords&gt;&lt;keyword&gt;S wave receiver functions&lt;/keyword&gt;&lt;keyword&gt;ice sheets&lt;/keyword&gt;&lt;keyword&gt;Antarctica&lt;/keyword&gt;&lt;keyword&gt;Transantarctic Mountains&lt;/keyword&gt;&lt;keyword&gt;0902 Exploration Geophysics: Computational methods: seismic&lt;/keyword&gt;&lt;keyword&gt;9310 Geographic Location: Antarctica&lt;/keyword&gt;&lt;keyword&gt;8103 Tectonophysics: Continental cratons&lt;/keyword&gt;&lt;/keywords&gt;&lt;dates&gt;&lt;year&gt;2009&lt;/year&gt;&lt;/dates&gt;&lt;publisher&gt;AGU&lt;/publisher&gt;&lt;isbn&gt;1525-2027&lt;/isbn&gt;&lt;label&gt;Hansen_etal_2009&lt;/label&gt;&lt;urls&gt;&lt;related-urls&gt;&lt;url&gt;http://dx.doi.org/10.1029/2009GC002576&lt;/url&gt;&lt;/related-urls&gt;&lt;/urls&gt;&lt;electronic-resource-num&gt;10.1029/2009gc002576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18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N124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07.6406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82.0745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7.9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4.5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21" w:tooltip="Hansen, 2010 #763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Hansen&lt;/Author&gt;&lt;Year&gt;2010&lt;/Year&gt;&lt;RecNum&gt;763&lt;/RecNum&gt;&lt;IDText&gt;Hansen_etal_2010&lt;/IDText&gt;&lt;DisplayText&gt;&lt;style face="superscript"&gt;21&lt;/style&gt;&lt;/DisplayText&gt;&lt;record&gt;&lt;rec-number&gt;763&lt;/rec-number&gt;&lt;foreign-keys&gt;&lt;key app="EN" db-id="22ep95pskva926eatdqpf9dazppdd92tspt9" timestamp="1308533037"&gt;763&lt;/key&gt;&lt;/foreign-keys&gt;&lt;ref-type name="Journal Article"&gt;17&lt;/ref-type&gt;&lt;contributors&gt;&lt;authors&gt;&lt;author&gt;Hansen, Samantha E.&lt;/author&gt;&lt;author&gt;Nyblade, Andrew A.&lt;/author&gt;&lt;author&gt;Heeszel, David S.&lt;/author&gt;&lt;author&gt;Wiens, Douglas A.&lt;/author&gt;&lt;author&gt;Shore, Patrick&lt;/author&gt;&lt;author&gt;Kanao, Masaki&lt;/author&gt;&lt;/authors&gt;&lt;/contributors&gt;&lt;titles&gt;&lt;title&gt;Crustal structure of the Gamburtsev Mountains, East Antarctica, from S-wave receiver functions and Rayleigh wave phase velocities&lt;/title&gt;&lt;secondary-title&gt;Earth and Planetary Science Letters&lt;/secondary-title&gt;&lt;/titles&gt;&lt;periodical&gt;&lt;full-title&gt;Earth and Planetary Science Letters&lt;/full-title&gt;&lt;/periodical&gt;&lt;pages&gt;395-401&lt;/pages&gt;&lt;volume&gt;300&lt;/volume&gt;&lt;number&gt;3-4&lt;/number&gt;&lt;keywords&gt;&lt;keyword&gt;Gamburtsev Mountains&lt;/keyword&gt;&lt;keyword&gt;Antarctica&lt;/keyword&gt;&lt;keyword&gt;crustal structure&lt;/keyword&gt;&lt;keyword&gt;S-wave receiver functions&lt;/keyword&gt;&lt;/keywords&gt;&lt;dates&gt;&lt;year&gt;2010&lt;/year&gt;&lt;/dates&gt;&lt;isbn&gt;0012-821X&lt;/isbn&gt;&lt;label&gt;Hansen_etal_2010&lt;/label&gt;&lt;urls&gt;&lt;related-urls&gt;&lt;url&gt;http://www.sciencedirect.com/science/article/pii/S0012821X10006655&lt;/url&gt;&lt;/related-urls&gt;&lt;/urls&gt;&lt;electronic-resource-num&gt;10.1016/j.epsl.2010.10.022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21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N132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01.9534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82.0751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5.3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1.9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21" w:tooltip="Hansen, 2010 #763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Hansen&lt;/Author&gt;&lt;Year&gt;2010&lt;/Year&gt;&lt;RecNum&gt;763&lt;/RecNum&gt;&lt;IDText&gt;Hansen_etal_2010&lt;/IDText&gt;&lt;DisplayText&gt;&lt;style face="superscript"&gt;21&lt;/style&gt;&lt;/DisplayText&gt;&lt;record&gt;&lt;rec-number&gt;763&lt;/rec-number&gt;&lt;foreign-keys&gt;&lt;key app="EN" db-id="22ep95pskva926eatdqpf9dazppdd92tspt9" timestamp="1308533037"&gt;763&lt;/key&gt;&lt;/foreign-keys&gt;&lt;ref-type name="Journal Article"&gt;17&lt;/ref-type&gt;&lt;contributors&gt;&lt;authors&gt;&lt;author&gt;Hansen, Samantha E.&lt;/author&gt;&lt;author&gt;Nyblade, Andrew A.&lt;/author&gt;&lt;author&gt;Heeszel, David S.&lt;/author&gt;&lt;author&gt;Wiens, Douglas A.&lt;/author&gt;&lt;author&gt;Shore, Patrick&lt;/author&gt;&lt;author&gt;Kanao, Masaki&lt;/author&gt;&lt;/authors&gt;&lt;/contributors&gt;&lt;titles&gt;&lt;title&gt;Crustal structure of the Gamburtsev Mountains, East Antarctica, from S-wave receiver functions and Rayleigh wave phase velocities&lt;/title&gt;&lt;secondary-title&gt;Earth and Planetary Science Letters&lt;/secondary-title&gt;&lt;/titles&gt;&lt;periodical&gt;&lt;full-title&gt;Earth and Planetary Science Letters&lt;/full-title&gt;&lt;/periodical&gt;&lt;pages&gt;395-401&lt;/pages&gt;&lt;volume&gt;300&lt;/volume&gt;&lt;number&gt;3-4&lt;/number&gt;&lt;keywords&gt;&lt;keyword&gt;Gamburtsev Mountains&lt;/keyword&gt;&lt;keyword&gt;Antarctica&lt;/keyword&gt;&lt;keyword&gt;crustal structure&lt;/keyword&gt;&lt;keyword&gt;S-wave receiver functions&lt;/keyword&gt;&lt;/keywords&gt;&lt;dates&gt;&lt;year&gt;2010&lt;/year&gt;&lt;/dates&gt;&lt;isbn&gt;0012-821X&lt;/isbn&gt;&lt;label&gt;Hansen_etal_2010&lt;/label&gt;&lt;urls&gt;&lt;related-urls&gt;&lt;url&gt;http://www.sciencedirect.com/science/article/pii/S0012821X10006655&lt;/url&gt;&lt;/related-urls&gt;&lt;/urls&gt;&lt;electronic-resource-num&gt;10.1016/j.epsl.2010.10.022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21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N140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96.7692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82.0086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9.3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5.7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21" w:tooltip="Hansen, 2010 #763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Hansen&lt;/Author&gt;&lt;Year&gt;2010&lt;/Year&gt;&lt;RecNum&gt;763&lt;/RecNum&gt;&lt;IDText&gt;Hansen_etal_2010&lt;/IDText&gt;&lt;DisplayText&gt;&lt;style face="superscript"&gt;21&lt;/style&gt;&lt;/DisplayText&gt;&lt;record&gt;&lt;rec-number&gt;763&lt;/rec-number&gt;&lt;foreign-keys&gt;&lt;key app="EN" db-id="22ep95pskva926eatdqpf9dazppdd92tspt9" timestamp="1308533037"&gt;763&lt;/key&gt;&lt;/foreign-keys&gt;&lt;ref-type name="Journal Article"&gt;17&lt;/ref-type&gt;&lt;contributors&gt;&lt;authors&gt;&lt;author&gt;Hansen, Samantha E.&lt;/author&gt;&lt;author&gt;Nyblade, Andrew A.&lt;/author&gt;&lt;author&gt;Heeszel, David S.&lt;/author&gt;&lt;author&gt;Wiens, Douglas A.&lt;/author&gt;&lt;author&gt;Shore, Patrick&lt;/author&gt;&lt;author&gt;Kanao, Masaki&lt;/author&gt;&lt;/authors&gt;&lt;/contributors&gt;&lt;titles&gt;&lt;title&gt;Crustal structure of the Gamburtsev Mountains, East Antarctica, from S-wave receiver functions and Rayleigh wave phase velocities&lt;/title&gt;&lt;secondary-title&gt;Earth and Planetary Science Letters&lt;/secondary-title&gt;&lt;/titles&gt;&lt;periodical&gt;&lt;full-title&gt;Earth and Planetary Science Letters&lt;/full-title&gt;&lt;/periodical&gt;&lt;pages&gt;395-401&lt;/pages&gt;&lt;volume&gt;300&lt;/volume&gt;&lt;number&gt;3-4&lt;/number&gt;&lt;keywords&gt;&lt;keyword&gt;Gamburtsev Mountains&lt;/keyword&gt;&lt;keyword&gt;Antarctica&lt;/keyword&gt;&lt;keyword&gt;crustal structure&lt;/keyword&gt;&lt;keyword&gt;S-wave receiver functions&lt;/keyword&gt;&lt;/keywords&gt;&lt;dates&gt;&lt;year&gt;2010&lt;/year&gt;&lt;/dates&gt;&lt;isbn&gt;0012-821X&lt;/isbn&gt;&lt;label&gt;Hansen_etal_2010&lt;/label&gt;&lt;urls&gt;&lt;related-urls&gt;&lt;url&gt;http://www.sciencedirect.com/science/article/pii/S0012821X10006655&lt;/url&gt;&lt;/related-urls&gt;&lt;/urls&gt;&lt;electronic-resource-num&gt;10.1016/j.epsl.2010.10.022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21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N156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86.5045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81.6726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6.3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2.4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21" w:tooltip="Hansen, 2010 #763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Hansen&lt;/Author&gt;&lt;Year&gt;2010&lt;/Year&gt;&lt;RecNum&gt;763&lt;/RecNum&gt;&lt;IDText&gt;Hansen_etal_2010&lt;/IDText&gt;&lt;DisplayText&gt;&lt;style face="superscript"&gt;21&lt;/style&gt;&lt;/DisplayText&gt;&lt;record&gt;&lt;rec-number&gt;763&lt;/rec-number&gt;&lt;foreign-keys&gt;&lt;key app="EN" db-id="22ep95pskva926eatdqpf9dazppdd92tspt9" timestamp="1308533037"&gt;763&lt;/key&gt;&lt;/foreign-keys&gt;&lt;ref-type name="Journal Article"&gt;17&lt;/ref-type&gt;&lt;contributors&gt;&lt;authors&gt;&lt;author&gt;Hansen, Samantha E.&lt;/author&gt;&lt;author&gt;Nyblade, Andrew A.&lt;/author&gt;&lt;author&gt;Heeszel, David S.&lt;/author&gt;&lt;author&gt;Wiens, Douglas A.&lt;/author&gt;&lt;author&gt;Shore, Patrick&lt;/author&gt;&lt;author&gt;Kanao, Masaki&lt;/author&gt;&lt;/authors&gt;&lt;/contributors&gt;&lt;titles&gt;&lt;title&gt;Crustal structure of the Gamburtsev Mountains, East Antarctica, from S-wave receiver functions and Rayleigh wave phase velocities&lt;/title&gt;&lt;secondary-title&gt;Earth and Planetary Science Letters&lt;/secondary-title&gt;&lt;/titles&gt;&lt;periodical&gt;&lt;full-title&gt;Earth and Planetary Science Letters&lt;/full-title&gt;&lt;/periodical&gt;&lt;pages&gt;395-401&lt;/pages&gt;&lt;volume&gt;300&lt;/volume&gt;&lt;number&gt;3-4&lt;/number&gt;&lt;keywords&gt;&lt;keyword&gt;Gamburtsev Mountains&lt;/keyword&gt;&lt;keyword&gt;Antarctica&lt;/keyword&gt;&lt;keyword&gt;crustal structure&lt;/keyword&gt;&lt;keyword&gt;S-wave receiver functions&lt;/keyword&gt;&lt;/keywords&gt;&lt;dates&gt;&lt;year&gt;2010&lt;/year&gt;&lt;/dates&gt;&lt;isbn&gt;0012-821X&lt;/isbn&gt;&lt;label&gt;Hansen_etal_2010&lt;/label&gt;&lt;urls&gt;&lt;related-urls&gt;&lt;url&gt;http://www.sciencedirect.com/science/article/pii/S0012821X10006655&lt;/url&gt;&lt;/related-urls&gt;&lt;/urls&gt;&lt;electronic-resource-num&gt;10.1016/j.epsl.2010.10.022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21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lastRenderedPageBreak/>
              <w:t>N165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81.7604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81.4084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56.5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52.5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21" w:tooltip="Hansen, 2010 #763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Hansen&lt;/Author&gt;&lt;Year&gt;2010&lt;/Year&gt;&lt;RecNum&gt;763&lt;/RecNum&gt;&lt;IDText&gt;Hansen_etal_2010&lt;/IDText&gt;&lt;DisplayText&gt;&lt;style face="superscript"&gt;21&lt;/style&gt;&lt;/DisplayText&gt;&lt;record&gt;&lt;rec-number&gt;763&lt;/rec-number&gt;&lt;foreign-keys&gt;&lt;key app="EN" db-id="22ep95pskva926eatdqpf9dazppdd92tspt9" timestamp="1308533037"&gt;763&lt;/key&gt;&lt;/foreign-keys&gt;&lt;ref-type name="Journal Article"&gt;17&lt;/ref-type&gt;&lt;contributors&gt;&lt;authors&gt;&lt;author&gt;Hansen, Samantha E.&lt;/author&gt;&lt;author&gt;Nyblade, Andrew A.&lt;/author&gt;&lt;author&gt;Heeszel, David S.&lt;/author&gt;&lt;author&gt;Wiens, Douglas A.&lt;/author&gt;&lt;author&gt;Shore, Patrick&lt;/author&gt;&lt;author&gt;Kanao, Masaki&lt;/author&gt;&lt;/authors&gt;&lt;/contributors&gt;&lt;titles&gt;&lt;title&gt;Crustal structure of the Gamburtsev Mountains, East Antarctica, from S-wave receiver functions and Rayleigh wave phase velocities&lt;/title&gt;&lt;secondary-title&gt;Earth and Planetary Science Letters&lt;/secondary-title&gt;&lt;/titles&gt;&lt;periodical&gt;&lt;full-title&gt;Earth and Planetary Science Letters&lt;/full-title&gt;&lt;/periodical&gt;&lt;pages&gt;395-401&lt;/pages&gt;&lt;volume&gt;300&lt;/volume&gt;&lt;number&gt;3-4&lt;/number&gt;&lt;keywords&gt;&lt;keyword&gt;Gamburtsev Mountains&lt;/keyword&gt;&lt;keyword&gt;Antarctica&lt;/keyword&gt;&lt;keyword&gt;crustal structure&lt;/keyword&gt;&lt;keyword&gt;S-wave receiver functions&lt;/keyword&gt;&lt;/keywords&gt;&lt;dates&gt;&lt;year&gt;2010&lt;/year&gt;&lt;/dates&gt;&lt;isbn&gt;0012-821X&lt;/isbn&gt;&lt;label&gt;Hansen_etal_2010&lt;/label&gt;&lt;urls&gt;&lt;related-urls&gt;&lt;url&gt;http://www.sciencedirect.com/science/article/pii/S0012821X10006655&lt;/url&gt;&lt;/related-urls&gt;&lt;/urls&gt;&lt;electronic-resource-num&gt;10.1016/j.epsl.2010.10.022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21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N173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77.4736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81.1122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59.2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55.2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21" w:tooltip="Hansen, 2010 #763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Hansen&lt;/Author&gt;&lt;Year&gt;2010&lt;/Year&gt;&lt;RecNum&gt;763&lt;/RecNum&gt;&lt;IDText&gt;Hansen_etal_2010&lt;/IDText&gt;&lt;DisplayText&gt;&lt;style face="superscript"&gt;21&lt;/style&gt;&lt;/DisplayText&gt;&lt;record&gt;&lt;rec-number&gt;763&lt;/rec-number&gt;&lt;foreign-keys&gt;&lt;key app="EN" db-id="22ep95pskva926eatdqpf9dazppdd92tspt9" timestamp="1308533037"&gt;763&lt;/key&gt;&lt;/foreign-keys&gt;&lt;ref-type name="Journal Article"&gt;17&lt;/ref-type&gt;&lt;contributors&gt;&lt;authors&gt;&lt;author&gt;Hansen, Samantha E.&lt;/author&gt;&lt;author&gt;Nyblade, Andrew A.&lt;/author&gt;&lt;author&gt;Heeszel, David S.&lt;/author&gt;&lt;author&gt;Wiens, Douglas A.&lt;/author&gt;&lt;author&gt;Shore, Patrick&lt;/author&gt;&lt;author&gt;Kanao, Masaki&lt;/author&gt;&lt;/authors&gt;&lt;/contributors&gt;&lt;titles&gt;&lt;title&gt;Crustal structure of the Gamburtsev Mountains, East Antarctica, from S-wave receiver functions and Rayleigh wave phase velocities&lt;/title&gt;&lt;secondary-title&gt;Earth and Planetary Science Letters&lt;/secondary-title&gt;&lt;/titles&gt;&lt;periodical&gt;&lt;full-title&gt;Earth and Planetary Science Letters&lt;/full-title&gt;&lt;/periodical&gt;&lt;pages&gt;395-401&lt;/pages&gt;&lt;volume&gt;300&lt;/volume&gt;&lt;number&gt;3-4&lt;/number&gt;&lt;keywords&gt;&lt;keyword&gt;Gamburtsev Mountains&lt;/keyword&gt;&lt;keyword&gt;Antarctica&lt;/keyword&gt;&lt;keyword&gt;crustal structure&lt;/keyword&gt;&lt;keyword&gt;S-wave receiver functions&lt;/keyword&gt;&lt;/keywords&gt;&lt;dates&gt;&lt;year&gt;2010&lt;/year&gt;&lt;/dates&gt;&lt;isbn&gt;0012-821X&lt;/isbn&gt;&lt;label&gt;Hansen_etal_2010&lt;/label&gt;&lt;urls&gt;&lt;related-urls&gt;&lt;url&gt;http://www.sciencedirect.com/science/article/pii/S0012821X10006655&lt;/url&gt;&lt;/related-urls&gt;&lt;/urls&gt;&lt;electronic-resource-num&gt;10.1016/j.epsl.2010.10.022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21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N182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73.1898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80.7363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57.8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53.7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21" w:tooltip="Hansen, 2010 #763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Hansen&lt;/Author&gt;&lt;Year&gt;2010&lt;/Year&gt;&lt;RecNum&gt;763&lt;/RecNum&gt;&lt;IDText&gt;Hansen_etal_2010&lt;/IDText&gt;&lt;DisplayText&gt;&lt;style face="superscript"&gt;21&lt;/style&gt;&lt;/DisplayText&gt;&lt;record&gt;&lt;rec-number&gt;763&lt;/rec-number&gt;&lt;foreign-keys&gt;&lt;key app="EN" db-id="22ep95pskva926eatdqpf9dazppdd92tspt9" timestamp="1308533037"&gt;763&lt;/key&gt;&lt;/foreign-keys&gt;&lt;ref-type name="Journal Article"&gt;17&lt;/ref-type&gt;&lt;contributors&gt;&lt;authors&gt;&lt;author&gt;Hansen, Samantha E.&lt;/author&gt;&lt;author&gt;Nyblade, Andrew A.&lt;/author&gt;&lt;author&gt;Heeszel, David S.&lt;/author&gt;&lt;author&gt;Wiens, Douglas A.&lt;/author&gt;&lt;author&gt;Shore, Patrick&lt;/author&gt;&lt;author&gt;Kanao, Masaki&lt;/author&gt;&lt;/authors&gt;&lt;/contributors&gt;&lt;titles&gt;&lt;title&gt;Crustal structure of the Gamburtsev Mountains, East Antarctica, from S-wave receiver functions and Rayleigh wave phase velocities&lt;/title&gt;&lt;secondary-title&gt;Earth and Planetary Science Letters&lt;/secondary-title&gt;&lt;/titles&gt;&lt;periodical&gt;&lt;full-title&gt;Earth and Planetary Science Letters&lt;/full-title&gt;&lt;/periodical&gt;&lt;pages&gt;395-401&lt;/pages&gt;&lt;volume&gt;300&lt;/volume&gt;&lt;number&gt;3-4&lt;/number&gt;&lt;keywords&gt;&lt;keyword&gt;Gamburtsev Mountains&lt;/keyword&gt;&lt;keyword&gt;Antarctica&lt;/keyword&gt;&lt;keyword&gt;crustal structure&lt;/keyword&gt;&lt;keyword&gt;S-wave receiver functions&lt;/keyword&gt;&lt;/keywords&gt;&lt;dates&gt;&lt;year&gt;2010&lt;/year&gt;&lt;/dates&gt;&lt;isbn&gt;0012-821X&lt;/isbn&gt;&lt;label&gt;Hansen_etal_2010&lt;/label&gt;&lt;urls&gt;&lt;related-urls&gt;&lt;url&gt;http://www.sciencedirect.com/science/article/pii/S0012821X10006655&lt;/url&gt;&lt;/related-urls&gt;&lt;/urls&gt;&lt;electronic-resource-num&gt;10.1016/j.epsl.2010.10.022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21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N190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69.431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80.3275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51.5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7.6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21" w:tooltip="Hansen, 2010 #763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Hansen&lt;/Author&gt;&lt;Year&gt;2010&lt;/Year&gt;&lt;RecNum&gt;763&lt;/RecNum&gt;&lt;IDText&gt;Hansen_etal_2010&lt;/IDText&gt;&lt;DisplayText&gt;&lt;style face="superscript"&gt;21&lt;/style&gt;&lt;/DisplayText&gt;&lt;record&gt;&lt;rec-number&gt;763&lt;/rec-number&gt;&lt;foreign-keys&gt;&lt;key app="EN" db-id="22ep95pskva926eatdqpf9dazppdd92tspt9" timestamp="1308533037"&gt;763&lt;/key&gt;&lt;/foreign-keys&gt;&lt;ref-type name="Journal Article"&gt;17&lt;/ref-type&gt;&lt;contributors&gt;&lt;authors&gt;&lt;author&gt;Hansen, Samantha E.&lt;/author&gt;&lt;author&gt;Nyblade, Andrew A.&lt;/author&gt;&lt;author&gt;Heeszel, David S.&lt;/author&gt;&lt;author&gt;Wiens, Douglas A.&lt;/author&gt;&lt;author&gt;Shore, Patrick&lt;/author&gt;&lt;author&gt;Kanao, Masaki&lt;/author&gt;&lt;/authors&gt;&lt;/contributors&gt;&lt;titles&gt;&lt;title&gt;Crustal structure of the Gamburtsev Mountains, East Antarctica, from S-wave receiver functions and Rayleigh wave phase velocities&lt;/title&gt;&lt;secondary-title&gt;Earth and Planetary Science Letters&lt;/secondary-title&gt;&lt;/titles&gt;&lt;periodical&gt;&lt;full-title&gt;Earth and Planetary Science Letters&lt;/full-title&gt;&lt;/periodical&gt;&lt;pages&gt;395-401&lt;/pages&gt;&lt;volume&gt;300&lt;/volume&gt;&lt;number&gt;3-4&lt;/number&gt;&lt;keywords&gt;&lt;keyword&gt;Gamburtsev Mountains&lt;/keyword&gt;&lt;keyword&gt;Antarctica&lt;/keyword&gt;&lt;keyword&gt;crustal structure&lt;/keyword&gt;&lt;keyword&gt;S-wave receiver functions&lt;/keyword&gt;&lt;/keywords&gt;&lt;dates&gt;&lt;year&gt;2010&lt;/year&gt;&lt;/dates&gt;&lt;isbn&gt;0012-821X&lt;/isbn&gt;&lt;label&gt;Hansen_etal_2010&lt;/label&gt;&lt;urls&gt;&lt;related-urls&gt;&lt;url&gt;http://www.sciencedirect.com/science/article/pii/S0012821X10006655&lt;/url&gt;&lt;/related-urls&gt;&lt;/urls&gt;&lt;electronic-resource-num&gt;10.1016/j.epsl.2010.10.022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21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N198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65.9607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9.8597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53.4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9.6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21" w:tooltip="Hansen, 2010 #763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Hansen&lt;/Author&gt;&lt;Year&gt;2010&lt;/Year&gt;&lt;RecNum&gt;763&lt;/RecNum&gt;&lt;IDText&gt;Hansen_etal_2010&lt;/IDText&gt;&lt;DisplayText&gt;&lt;style face="superscript"&gt;21&lt;/style&gt;&lt;/DisplayText&gt;&lt;record&gt;&lt;rec-number&gt;763&lt;/rec-number&gt;&lt;foreign-keys&gt;&lt;key app="EN" db-id="22ep95pskva926eatdqpf9dazppdd92tspt9" timestamp="1308533037"&gt;763&lt;/key&gt;&lt;/foreign-keys&gt;&lt;ref-type name="Journal Article"&gt;17&lt;/ref-type&gt;&lt;contributors&gt;&lt;authors&gt;&lt;author&gt;Hansen, Samantha E.&lt;/author&gt;&lt;author&gt;Nyblade, Andrew A.&lt;/author&gt;&lt;author&gt;Heeszel, David S.&lt;/author&gt;&lt;author&gt;Wiens, Douglas A.&lt;/author&gt;&lt;author&gt;Shore, Patrick&lt;/author&gt;&lt;author&gt;Kanao, Masaki&lt;/author&gt;&lt;/authors&gt;&lt;/contributors&gt;&lt;titles&gt;&lt;title&gt;Crustal structure of the Gamburtsev Mountains, East Antarctica, from S-wave receiver functions and Rayleigh wave phase velocities&lt;/title&gt;&lt;secondary-title&gt;Earth and Planetary Science Letters&lt;/secondary-title&gt;&lt;/titles&gt;&lt;periodical&gt;&lt;full-title&gt;Earth and Planetary Science Letters&lt;/full-title&gt;&lt;/periodical&gt;&lt;pages&gt;395-401&lt;/pages&gt;&lt;volume&gt;300&lt;/volume&gt;&lt;number&gt;3-4&lt;/number&gt;&lt;keywords&gt;&lt;keyword&gt;Gamburtsev Mountains&lt;/keyword&gt;&lt;keyword&gt;Antarctica&lt;/keyword&gt;&lt;keyword&gt;crustal structure&lt;/keyword&gt;&lt;keyword&gt;S-wave receiver functions&lt;/keyword&gt;&lt;/keywords&gt;&lt;dates&gt;&lt;year&gt;2010&lt;/year&gt;&lt;/dates&gt;&lt;isbn&gt;0012-821X&lt;/isbn&gt;&lt;label&gt;Hansen_etal_2010&lt;/label&gt;&lt;urls&gt;&lt;related-urls&gt;&lt;url&gt;http://www.sciencedirect.com/science/article/pii/S0012821X10006655&lt;/url&gt;&lt;/related-urls&gt;&lt;/urls&gt;&lt;electronic-resource-num&gt;10.1016/j.epsl.2010.10.022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21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N206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62.8556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9.3947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50.3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6.6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21" w:tooltip="Hansen, 2010 #763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Hansen&lt;/Author&gt;&lt;Year&gt;2010&lt;/Year&gt;&lt;RecNum&gt;763&lt;/RecNum&gt;&lt;IDText&gt;Hansen_etal_2010&lt;/IDText&gt;&lt;DisplayText&gt;&lt;style face="superscript"&gt;21&lt;/style&gt;&lt;/DisplayText&gt;&lt;record&gt;&lt;rec-number&gt;763&lt;/rec-number&gt;&lt;foreign-keys&gt;&lt;key app="EN" db-id="22ep95pskva926eatdqpf9dazppdd92tspt9" timestamp="1308533037"&gt;763&lt;/key&gt;&lt;/foreign-keys&gt;&lt;ref-type name="Journal Article"&gt;17&lt;/ref-type&gt;&lt;contributors&gt;&lt;authors&gt;&lt;author&gt;Hansen, Samantha E.&lt;/author&gt;&lt;author&gt;Nyblade, Andrew A.&lt;/author&gt;&lt;author&gt;Heeszel, David S.&lt;/author&gt;&lt;author&gt;Wiens, Douglas A.&lt;/author&gt;&lt;author&gt;Shore, Patrick&lt;/author&gt;&lt;author&gt;Kanao, Masaki&lt;/author&gt;&lt;/authors&gt;&lt;/contributors&gt;&lt;titles&gt;&lt;title&gt;Crustal structure of the Gamburtsev Mountains, East Antarctica, from S-wave receiver functions and Rayleigh wave phase velocities&lt;/title&gt;&lt;secondary-title&gt;Earth and Planetary Science Letters&lt;/secondary-title&gt;&lt;/titles&gt;&lt;periodical&gt;&lt;full-title&gt;Earth and Planetary Science Letters&lt;/full-title&gt;&lt;/periodical&gt;&lt;pages&gt;395-401&lt;/pages&gt;&lt;volume&gt;300&lt;/volume&gt;&lt;number&gt;3-4&lt;/number&gt;&lt;keywords&gt;&lt;keyword&gt;Gamburtsev Mountains&lt;/keyword&gt;&lt;keyword&gt;Antarctica&lt;/keyword&gt;&lt;keyword&gt;crustal structure&lt;/keyword&gt;&lt;keyword&gt;S-wave receiver functions&lt;/keyword&gt;&lt;/keywords&gt;&lt;dates&gt;&lt;year&gt;2010&lt;/year&gt;&lt;/dates&gt;&lt;isbn&gt;0012-821X&lt;/isbn&gt;&lt;label&gt;Hansen_etal_2010&lt;/label&gt;&lt;urls&gt;&lt;related-urls&gt;&lt;url&gt;http://www.sciencedirect.com/science/article/pii/S0012821X10006655&lt;/url&gt;&lt;/related-urls&gt;&lt;/urls&gt;&lt;electronic-resource-num&gt;10.1016/j.epsl.2010.10.022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21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N215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59.9943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8.9045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7.9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4.4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21" w:tooltip="Hansen, 2010 #763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Hansen&lt;/Author&gt;&lt;Year&gt;2010&lt;/Year&gt;&lt;RecNum&gt;763&lt;/RecNum&gt;&lt;IDText&gt;Hansen_etal_2010&lt;/IDText&gt;&lt;DisplayText&gt;&lt;style face="superscript"&gt;21&lt;/style&gt;&lt;/DisplayText&gt;&lt;record&gt;&lt;rec-number&gt;763&lt;/rec-number&gt;&lt;foreign-keys&gt;&lt;key app="EN" db-id="22ep95pskva926eatdqpf9dazppdd92tspt9" timestamp="1308533037"&gt;763&lt;/key&gt;&lt;/foreign-keys&gt;&lt;ref-type name="Journal Article"&gt;17&lt;/ref-type&gt;&lt;contributors&gt;&lt;authors&gt;&lt;author&gt;Hansen, Samantha E.&lt;/author&gt;&lt;author&gt;Nyblade, Andrew A.&lt;/author&gt;&lt;author&gt;Heeszel, David S.&lt;/author&gt;&lt;author&gt;Wiens, Douglas A.&lt;/author&gt;&lt;author&gt;Shore, Patrick&lt;/author&gt;&lt;author&gt;Kanao, Masaki&lt;/author&gt;&lt;/authors&gt;&lt;/contributors&gt;&lt;titles&gt;&lt;title&gt;Crustal structure of the Gamburtsev Mountains, East Antarctica, from S-wave receiver functions and Rayleigh wave phase velocities&lt;/title&gt;&lt;secondary-title&gt;Earth and Planetary Science Letters&lt;/secondary-title&gt;&lt;/titles&gt;&lt;periodical&gt;&lt;full-title&gt;Earth and Planetary Science Letters&lt;/full-title&gt;&lt;/periodical&gt;&lt;pages&gt;395-401&lt;/pages&gt;&lt;volume&gt;300&lt;/volume&gt;&lt;number&gt;3-4&lt;/number&gt;&lt;keywords&gt;&lt;keyword&gt;Gamburtsev Mountains&lt;/keyword&gt;&lt;keyword&gt;Antarctica&lt;/keyword&gt;&lt;keyword&gt;crustal structure&lt;/keyword&gt;&lt;keyword&gt;S-wave receiver functions&lt;/keyword&gt;&lt;/keywords&gt;&lt;dates&gt;&lt;year&gt;2010&lt;/year&gt;&lt;/dates&gt;&lt;isbn&gt;0012-821X&lt;/isbn&gt;&lt;label&gt;Hansen_etal_2010&lt;/label&gt;&lt;urls&gt;&lt;related-urls&gt;&lt;url&gt;http://www.sciencedirect.com/science/article/pii/S0012821X10006655&lt;/url&gt;&lt;/related-urls&gt;&lt;/urls&gt;&lt;electronic-resource-num&gt;10.1016/j.epsl.2010.10.022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21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NOVO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1.835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0.776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2.0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1.8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6" w:tooltip="Bayer, 2009 #1008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Bayer&lt;/Author&gt;&lt;Year&gt;2009&lt;/Year&gt;&lt;RecNum&gt;1008&lt;/RecNum&gt;&lt;IDText&gt;Bayer_etal_2009&lt;/IDText&gt;&lt;DisplayText&gt;&lt;style face="superscript"&gt;6&lt;/style&gt;&lt;/DisplayText&gt;&lt;record&gt;&lt;rec-number&gt;1008&lt;/rec-number&gt;&lt;foreign-keys&gt;&lt;key app="EN" db-id="22ep95pskva926eatdqpf9dazppdd92tspt9" timestamp="1358991902"&gt;1008&lt;/key&gt;&lt;/foreign-keys&gt;&lt;ref-type name="Journal Article"&gt;17&lt;/ref-type&gt;&lt;contributors&gt;&lt;authors&gt;&lt;author&gt;Bayer, Bettina&lt;/author&gt;&lt;author&gt;Geissler, Wolfram H.&lt;/author&gt;&lt;author&gt;Eckstaller, A.&lt;/author&gt;&lt;author&gt;Jokat, Wilfried&lt;/author&gt;&lt;/authors&gt;&lt;/contributors&gt;&lt;titles&gt;&lt;title&gt;Seismic imaging of the crust beneath Dronning Maud Land, East Antarctica&lt;/title&gt;&lt;secondary-title&gt;Geophysical Journal International&lt;/secondary-title&gt;&lt;/titles&gt;&lt;periodical&gt;&lt;full-title&gt;Geophysical Journal International&lt;/full-title&gt;&lt;/periodical&gt;&lt;pages&gt;860-876&lt;/pages&gt;&lt;volume&gt;178&lt;/volume&gt;&lt;number&gt;2&lt;/number&gt;&lt;keywords&gt;&lt;keyword&gt;Controlled source seismology&lt;/keyword&gt;&lt;keyword&gt;Cratons&lt;/keyword&gt;&lt;keyword&gt;Crustal structure&lt;/keyword&gt;&lt;keyword&gt;Antarctica&lt;/keyword&gt;&lt;/keywords&gt;&lt;dates&gt;&lt;year&gt;2009&lt;/year&gt;&lt;/dates&gt;&lt;publisher&gt;Blackwell Publishing Ltd&lt;/publisher&gt;&lt;isbn&gt;1365-246X&lt;/isbn&gt;&lt;label&gt;Bayer_etal_2009&lt;/label&gt;&lt;urls&gt;&lt;related-urls&gt;&lt;url&gt;http://dx.doi.org/10.1111/j.1365-246X.2009.04196.x&lt;/url&gt;&lt;/related-urls&gt;&lt;/urls&gt;&lt;electronic-resource-num&gt;10.1111/j.1365-246X.2009.04196.x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6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OND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125.7358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80.7456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8.0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6.9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10" w:tooltip="Winberry, 2004 #782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Winberry&lt;/Author&gt;&lt;Year&gt;2004&lt;/Year&gt;&lt;RecNum&gt;782&lt;/RecNum&gt;&lt;IDText&gt;Winberry_Anandakrishnan_2004&lt;/IDText&gt;&lt;DisplayText&gt;&lt;style face="superscript"&gt;10&lt;/style&gt;&lt;/DisplayText&gt;&lt;record&gt;&lt;rec-number&gt;782&lt;/rec-number&gt;&lt;foreign-keys&gt;&lt;key app="EN" db-id="22ep95pskva926eatdqpf9dazppdd92tspt9" timestamp="1312857474"&gt;782&lt;/key&gt;&lt;/foreign-keys&gt;&lt;ref-type name="Journal Article"&gt;17&lt;/ref-type&gt;&lt;contributors&gt;&lt;authors&gt;&lt;author&gt;Winberry, J. Paul&lt;/author&gt;&lt;author&gt;Anandakrishnan, Sridhar&lt;/author&gt;&lt;/authors&gt;&lt;/contributors&gt;&lt;titles&gt;&lt;title&gt;Crustal structure of the West Antarctic rift system and Marie Byrd Land hotspot&lt;/title&gt;&lt;secondary-title&gt;Geology&lt;/secondary-title&gt;&lt;/titles&gt;&lt;periodical&gt;&lt;full-title&gt;Geology&lt;/full-title&gt;&lt;/periodical&gt;&lt;pages&gt;977-980&lt;/pages&gt;&lt;volume&gt;32&lt;/volume&gt;&lt;number&gt;11&lt;/number&gt;&lt;dates&gt;&lt;year&gt;2004&lt;/year&gt;&lt;pub-dates&gt;&lt;date&gt;November 1, 2004&lt;/date&gt;&lt;/pub-dates&gt;&lt;/dates&gt;&lt;label&gt;Winberry_Anandakrishnan_2004&lt;/label&gt;&lt;urls&gt;&lt;related-urls&gt;&lt;url&gt;http://geology.gsapubs.org/cgi/content/abstract/32/11/977&lt;/url&gt;&lt;/related-urls&gt;&lt;/urls&gt;&lt;electronic-resource-num&gt;10.1130/g20768.1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10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P061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77.2238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84.4996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6.1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2.6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21" w:tooltip="Hansen, 2010 #763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Hansen&lt;/Author&gt;&lt;Year&gt;2010&lt;/Year&gt;&lt;RecNum&gt;763&lt;/RecNum&gt;&lt;IDText&gt;Hansen_etal_2010&lt;/IDText&gt;&lt;DisplayText&gt;&lt;style face="superscript"&gt;21&lt;/style&gt;&lt;/DisplayText&gt;&lt;record&gt;&lt;rec-number&gt;763&lt;/rec-number&gt;&lt;foreign-keys&gt;&lt;key app="EN" db-id="22ep95pskva926eatdqpf9dazppdd92tspt9" timestamp="1308533037"&gt;763&lt;/key&gt;&lt;/foreign-keys&gt;&lt;ref-type name="Journal Article"&gt;17&lt;/ref-type&gt;&lt;contributors&gt;&lt;authors&gt;&lt;author&gt;Hansen, Samantha E.&lt;/author&gt;&lt;author&gt;Nyblade, Andrew A.&lt;/author&gt;&lt;author&gt;Heeszel, David S.&lt;/author&gt;&lt;author&gt;Wiens, Douglas A.&lt;/author&gt;&lt;author&gt;Shore, Patrick&lt;/author&gt;&lt;author&gt;Kanao, Masaki&lt;/author&gt;&lt;/authors&gt;&lt;/contributors&gt;&lt;titles&gt;&lt;title&gt;Crustal structure of the Gamburtsev Mountains, East Antarctica, from S-wave receiver functions and Rayleigh wave phase velocities&lt;/title&gt;&lt;secondary-title&gt;Earth and Planetary Science Letters&lt;/secondary-title&gt;&lt;/titles&gt;&lt;periodical&gt;&lt;full-title&gt;Earth and Planetary Science Letters&lt;/full-title&gt;&lt;/periodical&gt;&lt;pages&gt;395-401&lt;/pages&gt;&lt;volume&gt;300&lt;/volume&gt;&lt;number&gt;3-4&lt;/number&gt;&lt;keywords&gt;&lt;keyword&gt;Gamburtsev Mountains&lt;/keyword&gt;&lt;keyword&gt;Antarctica&lt;/keyword&gt;&lt;keyword&gt;crustal structure&lt;/keyword&gt;&lt;keyword&gt;S-wave receiver functions&lt;/keyword&gt;&lt;/keywords&gt;&lt;dates&gt;&lt;year&gt;2010&lt;/year&gt;&lt;/dates&gt;&lt;isbn&gt;0012-821X&lt;/isbn&gt;&lt;label&gt;Hansen_etal_2010&lt;/label&gt;&lt;urls&gt;&lt;related-urls&gt;&lt;url&gt;http://www.sciencedirect.com/science/article/pii/S0012821X10006655&lt;/url&gt;&lt;/related-urls&gt;&lt;/urls&gt;&lt;electronic-resource-num&gt;10.1016/j.epsl.2010.10.022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21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P071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77.3347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83.6465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3.0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9.4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21" w:tooltip="Hansen, 2010 #763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Hansen&lt;/Author&gt;&lt;Year&gt;2010&lt;/Year&gt;&lt;RecNum&gt;763&lt;/RecNum&gt;&lt;IDText&gt;Hansen_etal_2010&lt;/IDText&gt;&lt;DisplayText&gt;&lt;style face="superscript"&gt;21&lt;/style&gt;&lt;/DisplayText&gt;&lt;record&gt;&lt;rec-number&gt;763&lt;/rec-number&gt;&lt;foreign-keys&gt;&lt;key app="EN" db-id="22ep95pskva926eatdqpf9dazppdd92tspt9" timestamp="1308533037"&gt;763&lt;/key&gt;&lt;/foreign-keys&gt;&lt;ref-type name="Journal Article"&gt;17&lt;/ref-type&gt;&lt;contributors&gt;&lt;authors&gt;&lt;author&gt;Hansen, Samantha E.&lt;/author&gt;&lt;author&gt;Nyblade, Andrew A.&lt;/author&gt;&lt;author&gt;Heeszel, David S.&lt;/author&gt;&lt;author&gt;Wiens, Douglas A.&lt;/author&gt;&lt;author&gt;Shore, Patrick&lt;/author&gt;&lt;author&gt;Kanao, Masaki&lt;/author&gt;&lt;/authors&gt;&lt;/contributors&gt;&lt;titles&gt;&lt;title&gt;Crustal structure of the Gamburtsev Mountains, East Antarctica, from S-wave receiver functions and Rayleigh wave phase velocities&lt;/title&gt;&lt;secondary-title&gt;Earth and Planetary Science Letters&lt;/secondary-title&gt;&lt;/titles&gt;&lt;periodical&gt;&lt;full-title&gt;Earth and Planetary Science Letters&lt;/full-title&gt;&lt;/periodical&gt;&lt;pages&gt;395-401&lt;/pages&gt;&lt;volume&gt;300&lt;/volume&gt;&lt;number&gt;3-4&lt;/number&gt;&lt;keywords&gt;&lt;keyword&gt;Gamburtsev Mountains&lt;/keyword&gt;&lt;keyword&gt;Antarctica&lt;/keyword&gt;&lt;keyword&gt;crustal structure&lt;/keyword&gt;&lt;keyword&gt;S-wave receiver functions&lt;/keyword&gt;&lt;/keywords&gt;&lt;dates&gt;&lt;year&gt;2010&lt;/year&gt;&lt;/dates&gt;&lt;isbn&gt;0012-821X&lt;/isbn&gt;&lt;label&gt;Hansen_etal_2010&lt;/label&gt;&lt;urls&gt;&lt;related-urls&gt;&lt;url&gt;http://www.sciencedirect.com/science/article/pii/S0012821X10006655&lt;/url&gt;&lt;/related-urls&gt;&lt;/urls&gt;&lt;electronic-resource-num&gt;10.1016/j.epsl.2010.10.022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21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P080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77.364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82.8054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8.0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4.2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21" w:tooltip="Hansen, 2010 #763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Hansen&lt;/Author&gt;&lt;Year&gt;2010&lt;/Year&gt;&lt;RecNum&gt;763&lt;/RecNum&gt;&lt;IDText&gt;Hansen_etal_2010&lt;/IDText&gt;&lt;DisplayText&gt;&lt;style face="superscript"&gt;21&lt;/style&gt;&lt;/DisplayText&gt;&lt;record&gt;&lt;rec-number&gt;763&lt;/rec-number&gt;&lt;foreign-keys&gt;&lt;key app="EN" db-id="22ep95pskva926eatdqpf9dazppdd92tspt9" timestamp="1308533037"&gt;763&lt;/key&gt;&lt;/foreign-keys&gt;&lt;ref-type name="Journal Article"&gt;17&lt;/ref-type&gt;&lt;contributors&gt;&lt;authors&gt;&lt;author&gt;Hansen, Samantha E.&lt;/author&gt;&lt;author&gt;Nyblade, Andrew A.&lt;/author&gt;&lt;author&gt;Heeszel, David S.&lt;/author&gt;&lt;author&gt;Wiens, Douglas A.&lt;/author&gt;&lt;author&gt;Shore, Patrick&lt;/author&gt;&lt;author&gt;Kanao, Masaki&lt;/author&gt;&lt;/authors&gt;&lt;/contributors&gt;&lt;titles&gt;&lt;title&gt;Crustal structure of the Gamburtsev Mountains, East Antarctica, from S-wave receiver functions and Rayleigh wave phase velocities&lt;/title&gt;&lt;secondary-title&gt;Earth and Planetary Science Letters&lt;/secondary-title&gt;&lt;/titles&gt;&lt;periodical&gt;&lt;full-title&gt;Earth and Planetary Science Letters&lt;/full-title&gt;&lt;/periodical&gt;&lt;pages&gt;395-401&lt;/pages&gt;&lt;volume&gt;300&lt;/volume&gt;&lt;number&gt;3-4&lt;/number&gt;&lt;keywords&gt;&lt;keyword&gt;Gamburtsev Mountains&lt;/keyword&gt;&lt;keyword&gt;Antarctica&lt;/keyword&gt;&lt;keyword&gt;crustal structure&lt;/keyword&gt;&lt;keyword&gt;S-wave receiver functions&lt;/keyword&gt;&lt;/keywords&gt;&lt;dates&gt;&lt;year&gt;2010&lt;/year&gt;&lt;/dates&gt;&lt;isbn&gt;0012-821X&lt;/isbn&gt;&lt;label&gt;Hansen_etal_2010&lt;/label&gt;&lt;urls&gt;&lt;related-urls&gt;&lt;url&gt;http://www.sciencedirect.com/science/article/pii/S0012821X10006655&lt;/url&gt;&lt;/related-urls&gt;&lt;/urls&gt;&lt;electronic-resource-num&gt;10.1016/j.epsl.2010.10.022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21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P116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77.0451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9.5669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56.7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52.8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21" w:tooltip="Hansen, 2010 #763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Hansen&lt;/Author&gt;&lt;Year&gt;2010&lt;/Year&gt;&lt;RecNum&gt;763&lt;/RecNum&gt;&lt;IDText&gt;Hansen_etal_2010&lt;/IDText&gt;&lt;DisplayText&gt;&lt;style face="superscript"&gt;21&lt;/style&gt;&lt;/DisplayText&gt;&lt;record&gt;&lt;rec-number&gt;763&lt;/rec-number&gt;&lt;foreign-keys&gt;&lt;key app="EN" db-id="22ep95pskva926eatdqpf9dazppdd92tspt9" timestamp="1308533037"&gt;763&lt;/key&gt;&lt;/foreign-keys&gt;&lt;ref-type name="Journal Article"&gt;17&lt;/ref-type&gt;&lt;contributors&gt;&lt;authors&gt;&lt;author&gt;Hansen, Samantha E.&lt;/author&gt;&lt;author&gt;Nyblade, Andrew A.&lt;/author&gt;&lt;author&gt;Heeszel, David S.&lt;/author&gt;&lt;author&gt;Wiens, Douglas A.&lt;/author&gt;&lt;author&gt;Shore, Patrick&lt;/author&gt;&lt;author&gt;Kanao, Masaki&lt;/author&gt;&lt;/authors&gt;&lt;/contributors&gt;&lt;titles&gt;&lt;title&gt;Crustal structure of the Gamburtsev Mountains, East Antarctica, from S-wave receiver functions and Rayleigh wave phase velocities&lt;/title&gt;&lt;secondary-title&gt;Earth and Planetary Science Letters&lt;/secondary-title&gt;&lt;/titles&gt;&lt;periodical&gt;&lt;full-title&gt;Earth and Planetary Science Letters&lt;/full-title&gt;&lt;/periodical&gt;&lt;pages&gt;395-401&lt;/pages&gt;&lt;volume&gt;300&lt;/volume&gt;&lt;number&gt;3-4&lt;/number&gt;&lt;keywords&gt;&lt;keyword&gt;Gamburtsev Mountains&lt;/keyword&gt;&lt;keyword&gt;Antarctica&lt;/keyword&gt;&lt;keyword&gt;crustal structure&lt;/keyword&gt;&lt;keyword&gt;S-wave receiver functions&lt;/keyword&gt;&lt;/keywords&gt;&lt;dates&gt;&lt;year&gt;2010&lt;/year&gt;&lt;/dates&gt;&lt;isbn&gt;0012-821X&lt;/isbn&gt;&lt;label&gt;Hansen_etal_2010&lt;/label&gt;&lt;urls&gt;&lt;related-urls&gt;&lt;url&gt;http://www.sciencedirect.com/science/article/pii/S0012821X10006655&lt;/url&gt;&lt;/related-urls&gt;&lt;/urls&gt;&lt;electronic-resource-num&gt;10.1016/j.epsl.2010.10.022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21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P124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77.657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8.8718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58.9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55.3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21" w:tooltip="Hansen, 2010 #763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Hansen&lt;/Author&gt;&lt;Year&gt;2010&lt;/Year&gt;&lt;RecNum&gt;763&lt;/RecNum&gt;&lt;IDText&gt;Hansen_etal_2010&lt;/IDText&gt;&lt;DisplayText&gt;&lt;style face="superscript"&gt;21&lt;/style&gt;&lt;/DisplayText&gt;&lt;record&gt;&lt;rec-number&gt;763&lt;/rec-number&gt;&lt;foreign-keys&gt;&lt;key app="EN" db-id="22ep95pskva926eatdqpf9dazppdd92tspt9" timestamp="1308533037"&gt;763&lt;/key&gt;&lt;/foreign-keys&gt;&lt;ref-type name="Journal Article"&gt;17&lt;/ref-type&gt;&lt;contributors&gt;&lt;authors&gt;&lt;author&gt;Hansen, Samantha E.&lt;/author&gt;&lt;author&gt;Nyblade, Andrew A.&lt;/author&gt;&lt;author&gt;Heeszel, David S.&lt;/author&gt;&lt;author&gt;Wiens, Douglas A.&lt;/author&gt;&lt;author&gt;Shore, Patrick&lt;/author&gt;&lt;author&gt;Kanao, Masaki&lt;/author&gt;&lt;/authors&gt;&lt;/contributors&gt;&lt;titles&gt;&lt;title&gt;Crustal structure of the Gamburtsev Mountains, East Antarctica, from S-wave receiver functions and Rayleigh wave phase velocities&lt;/title&gt;&lt;secondary-title&gt;Earth and Planetary Science Letters&lt;/secondary-title&gt;&lt;/titles&gt;&lt;periodical&gt;&lt;full-title&gt;Earth and Planetary Science Letters&lt;/full-title&gt;&lt;/periodical&gt;&lt;pages&gt;395-401&lt;/pages&gt;&lt;volume&gt;300&lt;/volume&gt;&lt;number&gt;3-4&lt;/number&gt;&lt;keywords&gt;&lt;keyword&gt;Gamburtsev Mountains&lt;/keyword&gt;&lt;keyword&gt;Antarctica&lt;/keyword&gt;&lt;keyword&gt;crustal structure&lt;/keyword&gt;&lt;keyword&gt;S-wave receiver functions&lt;/keyword&gt;&lt;/keywords&gt;&lt;dates&gt;&lt;year&gt;2010&lt;/year&gt;&lt;/dates&gt;&lt;isbn&gt;0012-821X&lt;/isbn&gt;&lt;label&gt;Hansen_etal_2010&lt;/label&gt;&lt;urls&gt;&lt;related-urls&gt;&lt;url&gt;http://www.sciencedirect.com/science/article/pii/S0012821X10006655&lt;/url&gt;&lt;/related-urls&gt;&lt;/urls&gt;&lt;electronic-resource-num&gt;10.1016/j.epsl.2010.10.022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21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 xml:space="preserve">PECA 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68.5527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85.6124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7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5.5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9" w:tooltip="Chaput, 2014 #1165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>
                  <w:fldData xml:space="preserve">PEVuZE5vdGU+PENpdGU+PEF1dGhvcj5DaGFwdXQ8L0F1dGhvcj48WWVhcj4yMDE0PC9ZZWFyPjxS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</w:fldData>
                </w:fldChar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</w:instrText>
              </w:r>
              <w:r w:rsidR="00150E8B" w:rsidRPr="005D78A9">
                <w:rPr>
                  <w:rStyle w:val="a4"/>
                  <w:sz w:val="16"/>
                  <w:szCs w:val="16"/>
                </w:rPr>
                <w:fldChar w:fldCharType="begin">
                  <w:fldData xml:space="preserve">PEVuZE5vdGU+PENpdGU+PEF1dGhvcj5DaGFwdXQ8L0F1dGhvcj48WWVhcj4yMDE0PC9ZZWFyPjxS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</w:fldData>
                </w:fldChar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.DATA </w:instrText>
              </w:r>
              <w:r w:rsidR="00150E8B" w:rsidRPr="005D78A9">
                <w:rPr>
                  <w:rStyle w:val="a4"/>
                  <w:sz w:val="16"/>
                  <w:szCs w:val="16"/>
                </w:rPr>
              </w:r>
              <w:r w:rsidR="00150E8B" w:rsidRPr="005D78A9">
                <w:rPr>
                  <w:rStyle w:val="a4"/>
                  <w:sz w:val="16"/>
                  <w:szCs w:val="16"/>
                </w:rPr>
                <w:fldChar w:fldCharType="end"/>
              </w:r>
              <w:r w:rsidR="00921558" w:rsidRPr="005D78A9">
                <w:rPr>
                  <w:rStyle w:val="a4"/>
                  <w:sz w:val="16"/>
                  <w:szCs w:val="16"/>
                </w:rPr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9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PMSA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96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64.8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0.0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9.8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20" w:tooltip="Vuan, 2001 #1114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Vuan&lt;/Author&gt;&lt;Year&gt;2001&lt;/Year&gt;&lt;RecNum&gt;1114&lt;/RecNum&gt;&lt;IDText&gt;Vuan_2001&lt;/IDText&gt;&lt;DisplayText&gt;&lt;style face="superscript"&gt;20&lt;/style&gt;&lt;/DisplayText&gt;&lt;record&gt;&lt;rec-number&gt;1114&lt;/rec-number&gt;&lt;foreign-keys&gt;&lt;key app="EN" db-id="22ep95pskva926eatdqpf9dazppdd92tspt9" timestamp="1369909542"&gt;1114&lt;/key&gt;&lt;/foreign-keys&gt;&lt;ref-type name="Journal Article"&gt;17&lt;/ref-type&gt;&lt;contributors&gt;&lt;authors&gt;&lt;author&gt;Vuan, A.&lt;/author&gt;&lt;/authors&gt;&lt;/contributors&gt;&lt;titles&gt;&lt;title&gt;Joint Inversion of Receiver Function of Teleseismic Body Waves and Local Group Velocity Dispersion Curves beneath ESPZ and PMSA Stations (Antarctic Peninsula)&lt;/title&gt;&lt;secondary-title&gt;Terra Antarctica&lt;/secondary-title&gt;&lt;/titles&gt;&lt;periodical&gt;&lt;full-title&gt;Terra Antarctica&lt;/full-title&gt;&lt;/periodical&gt;&lt;pages&gt;&lt;style face="normal" font="default" size="100%"&gt;49&lt;/style&gt;&lt;style face="normal" font="default" charset="134" size="100%"&gt;-54&lt;/style&gt;&lt;/pages&gt;&lt;volume&gt;8&lt;/volume&gt;&lt;number&gt;2&lt;/number&gt;&lt;dates&gt;&lt;year&gt;2001&lt;/year&gt;&lt;/dates&gt;&lt;label&gt;Vuan_2001&lt;/label&gt;&lt;urls&gt;&lt;/urls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20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**PMSA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64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64.8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6.0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6.0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15" w:tooltip="Kanao, 2012 #1094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Kanao&lt;/Author&gt;&lt;Year&gt;2012&lt;/Year&gt;&lt;RecNum&gt;1094&lt;/RecNum&gt;&lt;IDText&gt;Kanao_Shibutani_2012&lt;/IDText&gt;&lt;DisplayText&gt;&lt;style face="superscript"&gt;15&lt;/style&gt;&lt;/DisplayText&gt;&lt;record&gt;&lt;rec-number&gt;1094&lt;/rec-number&gt;&lt;foreign-keys&gt;&lt;key app="EN" db-id="22ep95pskva926eatdqpf9dazppdd92tspt9" timestamp="1369619898"&gt;1094&lt;/key&gt;&lt;/foreign-keys&gt;&lt;ref-type name="Book Section"&gt;5&lt;/ref-type&gt;&lt;contributors&gt;&lt;authors&gt;&lt;author&gt;Kanao, Masaki&lt;/author&gt;&lt;author&gt;Shibutani, Takuo&lt;/author&gt;&lt;/authors&gt;&lt;secondary-authors&gt;&lt;author&gt;Kanao, Masaki&lt;/author&gt;&lt;/secondary-authors&gt;&lt;/contributors&gt;&lt;titles&gt;&lt;title&gt;Shear Wave Velocity Models Beneath Antarctic Margins Inverted by Genetic Algorithm for Teleseismic Receiver Functions&lt;/title&gt;&lt;secondary-title&gt;Seismic Waves - Research and Analysis&lt;/secondary-title&gt;&lt;/titles&gt;&lt;pages&gt;237-252&lt;/pages&gt;&lt;dates&gt;&lt;year&gt;2012&lt;/year&gt;&lt;/dates&gt;&lt;publisher&gt;InTech&lt;/publisher&gt;&lt;isbn&gt;978-953-307-944-8&lt;/isbn&gt;&lt;label&gt;Kanao_Shibutani_2012&lt;/label&gt;&lt;urls&gt;&lt;/urls&gt;&lt;electronic-resource-num&gt;10.5772/32130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15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REIN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72.55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0.45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3.0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2.9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8" w:tooltip="Reading, 2006 #1095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Reading&lt;/Author&gt;&lt;Year&gt;2006&lt;/Year&gt;&lt;RecNum&gt;1095&lt;/RecNum&gt;&lt;IDText&gt;Reading_2006&lt;/IDText&gt;&lt;DisplayText&gt;&lt;style face="superscript"&gt;8&lt;/style&gt;&lt;/DisplayText&gt;&lt;record&gt;&lt;rec-number&gt;1095&lt;/rec-number&gt;&lt;foreign-keys&gt;&lt;key app="EN" db-id="22ep95pskva926eatdqpf9dazppdd92tspt9" timestamp="1369620042"&gt;1095&lt;/key&gt;&lt;/foreign-keys&gt;&lt;ref-type name="Journal Article"&gt;17&lt;/ref-type&gt;&lt;contributors&gt;&lt;authors&gt;&lt;author&gt;Reading, A. M.&lt;/author&gt;&lt;/authors&gt;&lt;/contributors&gt;&lt;titles&gt;&lt;title&gt;The seismic structure of Precambrian and early Palaeozoic terranes in the Lambert Glacier region, East Antarctica&lt;/title&gt;&lt;secondary-title&gt;Earth and Planetary Science Letters&lt;/secondary-title&gt;&lt;/titles&gt;&lt;periodical&gt;&lt;full-title&gt;Earth and Planetary Science Letters&lt;/full-title&gt;&lt;/periodical&gt;&lt;pages&gt;44-57&lt;/pages&gt;&lt;volume&gt;244&lt;/volume&gt;&lt;number&gt;1–2&lt;/number&gt;&lt;keywords&gt;&lt;keyword&gt;Lambert&lt;/keyword&gt;&lt;keyword&gt;East Antarctica&lt;/keyword&gt;&lt;keyword&gt;seismic structure&lt;/keyword&gt;&lt;keyword&gt;receiver functions&lt;/keyword&gt;&lt;keyword&gt;terranes&lt;/keyword&gt;&lt;/keywords&gt;&lt;dates&gt;&lt;year&gt;2006&lt;/year&gt;&lt;/dates&gt;&lt;isbn&gt;0012-821X&lt;/isbn&gt;&lt;label&gt;Reading_2006&lt;/label&gt;&lt;urls&gt;&lt;related-urls&gt;&lt;url&gt;http://www.sciencedirect.com/science/article/pii/S0012821X06000690&lt;/url&gt;&lt;/related-urls&gt;&lt;/urls&gt;&lt;electronic-resource-num&gt;http://dx.doi.org/10.1016/j.epsl.2006.01.031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8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RIS51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61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4.7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3.0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3.0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26" w:tooltip="Jokat, 1997 #1115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Jokat&lt;/Author&gt;&lt;Year&gt;1997&lt;/Year&gt;&lt;RecNum&gt;1115&lt;/RecNum&gt;&lt;IDText&gt;Jokat_etal_1997&lt;/IDText&gt;&lt;DisplayText&gt;&lt;style face="superscript"&gt;26&lt;/style&gt;&lt;/DisplayText&gt;&lt;record&gt;&lt;rec-number&gt;1115&lt;/rec-number&gt;&lt;foreign-keys&gt;&lt;key app="EN" db-id="22ep95pskva926eatdqpf9dazppdd92tspt9" timestamp="1369911486"&gt;1115&lt;/key&gt;&lt;/foreign-keys&gt;&lt;ref-type name="Book Section"&gt;5&lt;/ref-type&gt;&lt;contributors&gt;&lt;authors&gt;&lt;author&gt;Jokat, W.&lt;/author&gt;&lt;author&gt;Fechner, N.&lt;/author&gt;&lt;author&gt;Studinger, M.&lt;/author&gt;&lt;/authors&gt;&lt;secondary-authors&gt;&lt;author&gt;Ricci, C.A.&lt;/author&gt;&lt;/secondary-authors&gt;&lt;/contributors&gt;&lt;titles&gt;&lt;title&gt;Geodynamic models of the Weddell Sea embayment in view of new geophysical data&lt;/title&gt;&lt;secondary-title&gt;The Antarctic Region: Geological Evolution and Processes&lt;/secondary-title&gt;&lt;/titles&gt;&lt;pages&gt;453-459&lt;/pages&gt;&lt;dates&gt;&lt;year&gt;1997&lt;/year&gt;&lt;/dates&gt;&lt;pub-location&gt;Siena, Italy&lt;/pub-location&gt;&lt;publisher&gt;Terra Antartica Publication&lt;/publisher&gt;&lt;label&gt;Jokat_etal_1997&lt;/label&gt;&lt;urls&gt;&lt;/urls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26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RIS56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55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5.8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7.0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7.0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26" w:tooltip="Jokat, 1997 #1115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Jokat&lt;/Author&gt;&lt;Year&gt;1997&lt;/Year&gt;&lt;RecNum&gt;1115&lt;/RecNum&gt;&lt;IDText&gt;Jokat_etal_1997&lt;/IDText&gt;&lt;DisplayText&gt;&lt;style face="superscript"&gt;26&lt;/style&gt;&lt;/DisplayText&gt;&lt;record&gt;&lt;rec-number&gt;1115&lt;/rec-number&gt;&lt;foreign-keys&gt;&lt;key app="EN" db-id="22ep95pskva926eatdqpf9dazppdd92tspt9" timestamp="1369911486"&gt;1115&lt;/key&gt;&lt;/foreign-keys&gt;&lt;ref-type name="Book Section"&gt;5&lt;/ref-type&gt;&lt;contributors&gt;&lt;authors&gt;&lt;author&gt;Jokat, W.&lt;/author&gt;&lt;author&gt;Fechner, N.&lt;/author&gt;&lt;author&gt;Studinger, M.&lt;/author&gt;&lt;/authors&gt;&lt;secondary-authors&gt;&lt;author&gt;Ricci, C.A.&lt;/author&gt;&lt;/secondary-authors&gt;&lt;/contributors&gt;&lt;titles&gt;&lt;title&gt;Geodynamic models of the Weddell Sea embayment in view of new geophysical data&lt;/title&gt;&lt;secondary-title&gt;The Antarctic Region: Geological Evolution and Processes&lt;/secondary-title&gt;&lt;/titles&gt;&lt;pages&gt;453-459&lt;/pages&gt;&lt;dates&gt;&lt;year&gt;1997&lt;/year&gt;&lt;/dates&gt;&lt;pub-location&gt;Siena, Italy&lt;/pub-location&gt;&lt;publisher&gt;Terra Antartica Publication&lt;/publisher&gt;&lt;label&gt;Jokat_etal_1997&lt;/label&gt;&lt;urls&gt;&lt;/urls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26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SAE33B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12.5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1.5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2.0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2.0</w:t>
            </w:r>
          </w:p>
        </w:tc>
        <w:tc>
          <w:tcPr>
            <w:tcW w:w="1111" w:type="pct"/>
          </w:tcPr>
          <w:p w:rsidR="00B269B1" w:rsidRPr="00B269B1" w:rsidRDefault="00921558" w:rsidP="00150E8B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fldChar w:fldCharType="begin">
                <w:fldData xml:space="preserve">PEVuZE5vdGU+PENpdGU+PEF1dGhvcj5LdWRyeWF2dHpldjwvQXV0aG9yPjxZZWFyPjE5OTE8L1ll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=
</w:fldData>
              </w:fldChar>
            </w:r>
            <w:r w:rsidR="00150E8B">
              <w:rPr>
                <w:sz w:val="16"/>
                <w:szCs w:val="16"/>
              </w:rPr>
              <w:instrText xml:space="preserve"> ADDIN EN.CITE </w:instrText>
            </w:r>
            <w:r w:rsidR="00150E8B">
              <w:rPr>
                <w:sz w:val="16"/>
                <w:szCs w:val="16"/>
              </w:rPr>
              <w:fldChar w:fldCharType="begin">
                <w:fldData xml:space="preserve">PEVuZE5vdGU+PENpdGU+PEF1dGhvcj5LdWRyeWF2dHpldjwvQXV0aG9yPjxZZWFyPjE5OTE8L1ll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=
</w:fldData>
              </w:fldChar>
            </w:r>
            <w:r w:rsidR="00150E8B">
              <w:rPr>
                <w:sz w:val="16"/>
                <w:szCs w:val="16"/>
              </w:rPr>
              <w:instrText xml:space="preserve"> ADDIN EN.CITE.DATA </w:instrText>
            </w:r>
            <w:r w:rsidR="00150E8B">
              <w:rPr>
                <w:sz w:val="16"/>
                <w:szCs w:val="16"/>
              </w:rPr>
            </w:r>
            <w:r w:rsidR="00150E8B">
              <w:rPr>
                <w:sz w:val="16"/>
                <w:szCs w:val="16"/>
              </w:rPr>
              <w:fldChar w:fldCharType="end"/>
            </w:r>
            <w:r>
              <w:rPr>
                <w:sz w:val="16"/>
                <w:szCs w:val="16"/>
              </w:rPr>
            </w:r>
            <w:r>
              <w:rPr>
                <w:sz w:val="16"/>
                <w:szCs w:val="16"/>
              </w:rPr>
              <w:fldChar w:fldCharType="separate"/>
            </w:r>
            <w:hyperlink w:anchor="_ENREF_6" w:tooltip="Bayer, 2009 #1008" w:history="1"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6</w:t>
              </w:r>
            </w:hyperlink>
            <w:r w:rsidR="00150E8B" w:rsidRPr="00150E8B">
              <w:rPr>
                <w:noProof/>
                <w:sz w:val="16"/>
                <w:szCs w:val="16"/>
                <w:vertAlign w:val="superscript"/>
              </w:rPr>
              <w:t>,</w:t>
            </w:r>
            <w:hyperlink w:anchor="_ENREF_27" w:tooltip="Kudryavtzev, 1991 #1102" w:history="1"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27</w:t>
              </w:r>
            </w:hyperlink>
            <w:r>
              <w:rPr>
                <w:sz w:val="16"/>
                <w:szCs w:val="16"/>
              </w:rPr>
              <w:fldChar w:fldCharType="end"/>
            </w:r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SAE33E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.2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0.7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2.0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2.0</w:t>
            </w:r>
          </w:p>
        </w:tc>
        <w:tc>
          <w:tcPr>
            <w:tcW w:w="1111" w:type="pct"/>
          </w:tcPr>
          <w:p w:rsidR="00B269B1" w:rsidRPr="00B269B1" w:rsidRDefault="00921558" w:rsidP="00150E8B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fldChar w:fldCharType="begin">
                <w:fldData xml:space="preserve">PEVuZE5vdGU+PENpdGU+PEF1dGhvcj5LdWRyeWF2dHpldjwvQXV0aG9yPjxZZWFyPjE5OTE8L1ll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=
</w:fldData>
              </w:fldChar>
            </w:r>
            <w:r w:rsidR="00150E8B">
              <w:rPr>
                <w:sz w:val="16"/>
                <w:szCs w:val="16"/>
              </w:rPr>
              <w:instrText xml:space="preserve"> ADDIN EN.CITE </w:instrText>
            </w:r>
            <w:r w:rsidR="00150E8B">
              <w:rPr>
                <w:sz w:val="16"/>
                <w:szCs w:val="16"/>
              </w:rPr>
              <w:fldChar w:fldCharType="begin">
                <w:fldData xml:space="preserve">PEVuZE5vdGU+PENpdGU+PEF1dGhvcj5LdWRyeWF2dHpldjwvQXV0aG9yPjxZZWFyPjE5OTE8L1ll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=
</w:fldData>
              </w:fldChar>
            </w:r>
            <w:r w:rsidR="00150E8B">
              <w:rPr>
                <w:sz w:val="16"/>
                <w:szCs w:val="16"/>
              </w:rPr>
              <w:instrText xml:space="preserve"> ADDIN EN.CITE.DATA </w:instrText>
            </w:r>
            <w:r w:rsidR="00150E8B">
              <w:rPr>
                <w:sz w:val="16"/>
                <w:szCs w:val="16"/>
              </w:rPr>
            </w:r>
            <w:r w:rsidR="00150E8B">
              <w:rPr>
                <w:sz w:val="16"/>
                <w:szCs w:val="16"/>
              </w:rPr>
              <w:fldChar w:fldCharType="end"/>
            </w:r>
            <w:r>
              <w:rPr>
                <w:sz w:val="16"/>
                <w:szCs w:val="16"/>
              </w:rPr>
            </w:r>
            <w:r>
              <w:rPr>
                <w:sz w:val="16"/>
                <w:szCs w:val="16"/>
              </w:rPr>
              <w:fldChar w:fldCharType="separate"/>
            </w:r>
            <w:hyperlink w:anchor="_ENREF_6" w:tooltip="Bayer, 2009 #1008" w:history="1"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6</w:t>
              </w:r>
            </w:hyperlink>
            <w:r w:rsidR="00150E8B" w:rsidRPr="00150E8B">
              <w:rPr>
                <w:noProof/>
                <w:sz w:val="16"/>
                <w:szCs w:val="16"/>
                <w:vertAlign w:val="superscript"/>
              </w:rPr>
              <w:t>,</w:t>
            </w:r>
            <w:hyperlink w:anchor="_ENREF_27" w:tooltip="Kudryavtzev, 1991 #1102" w:history="1"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27</w:t>
              </w:r>
            </w:hyperlink>
            <w:r>
              <w:rPr>
                <w:sz w:val="16"/>
                <w:szCs w:val="16"/>
              </w:rPr>
              <w:fldChar w:fldCharType="end"/>
            </w:r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SAE34B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10.5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1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3.0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3.0</w:t>
            </w:r>
          </w:p>
        </w:tc>
        <w:tc>
          <w:tcPr>
            <w:tcW w:w="1111" w:type="pct"/>
          </w:tcPr>
          <w:p w:rsidR="00B269B1" w:rsidRPr="00B269B1" w:rsidRDefault="00921558" w:rsidP="00150E8B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fldChar w:fldCharType="begin">
                <w:fldData xml:space="preserve">PEVuZE5vdGU+PENpdGU+PEF1dGhvcj5LdWRyeWF2dHpldjwvQXV0aG9yPjxZZWFyPjE5OTE8L1ll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=
</w:fldData>
              </w:fldChar>
            </w:r>
            <w:r w:rsidR="00150E8B">
              <w:rPr>
                <w:sz w:val="16"/>
                <w:szCs w:val="16"/>
              </w:rPr>
              <w:instrText xml:space="preserve"> ADDIN EN.CITE </w:instrText>
            </w:r>
            <w:r w:rsidR="00150E8B">
              <w:rPr>
                <w:sz w:val="16"/>
                <w:szCs w:val="16"/>
              </w:rPr>
              <w:fldChar w:fldCharType="begin">
                <w:fldData xml:space="preserve">PEVuZE5vdGU+PENpdGU+PEF1dGhvcj5LdWRyeWF2dHpldjwvQXV0aG9yPjxZZWFyPjE5OTE8L1ll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=
</w:fldData>
              </w:fldChar>
            </w:r>
            <w:r w:rsidR="00150E8B">
              <w:rPr>
                <w:sz w:val="16"/>
                <w:szCs w:val="16"/>
              </w:rPr>
              <w:instrText xml:space="preserve"> ADDIN EN.CITE.DATA </w:instrText>
            </w:r>
            <w:r w:rsidR="00150E8B">
              <w:rPr>
                <w:sz w:val="16"/>
                <w:szCs w:val="16"/>
              </w:rPr>
            </w:r>
            <w:r w:rsidR="00150E8B">
              <w:rPr>
                <w:sz w:val="16"/>
                <w:szCs w:val="16"/>
              </w:rPr>
              <w:fldChar w:fldCharType="end"/>
            </w:r>
            <w:r>
              <w:rPr>
                <w:sz w:val="16"/>
                <w:szCs w:val="16"/>
              </w:rPr>
            </w:r>
            <w:r>
              <w:rPr>
                <w:sz w:val="16"/>
                <w:szCs w:val="16"/>
              </w:rPr>
              <w:fldChar w:fldCharType="separate"/>
            </w:r>
            <w:hyperlink w:anchor="_ENREF_6" w:tooltip="Bayer, 2009 #1008" w:history="1"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6</w:t>
              </w:r>
            </w:hyperlink>
            <w:r w:rsidR="00150E8B" w:rsidRPr="00150E8B">
              <w:rPr>
                <w:noProof/>
                <w:sz w:val="16"/>
                <w:szCs w:val="16"/>
                <w:vertAlign w:val="superscript"/>
              </w:rPr>
              <w:t>,</w:t>
            </w:r>
            <w:hyperlink w:anchor="_ENREF_27" w:tooltip="Kudryavtzev, 1991 #1102" w:history="1"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27</w:t>
              </w:r>
            </w:hyperlink>
            <w:r>
              <w:rPr>
                <w:sz w:val="16"/>
                <w:szCs w:val="16"/>
              </w:rPr>
              <w:fldChar w:fldCharType="end"/>
            </w:r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SAE34E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4.8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3.4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1.0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9.0</w:t>
            </w:r>
          </w:p>
        </w:tc>
        <w:tc>
          <w:tcPr>
            <w:tcW w:w="1111" w:type="pct"/>
          </w:tcPr>
          <w:p w:rsidR="00B269B1" w:rsidRPr="00B269B1" w:rsidRDefault="00921558" w:rsidP="00150E8B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fldChar w:fldCharType="begin">
                <w:fldData xml:space="preserve">PEVuZE5vdGU+PENpdGU+PEF1dGhvcj5LdWRyeWF2dHpldjwvQXV0aG9yPjxZZWFyPjE5OTE8L1ll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=
</w:fldData>
              </w:fldChar>
            </w:r>
            <w:r w:rsidR="00150E8B">
              <w:rPr>
                <w:sz w:val="16"/>
                <w:szCs w:val="16"/>
              </w:rPr>
              <w:instrText xml:space="preserve"> ADDIN EN.CITE </w:instrText>
            </w:r>
            <w:r w:rsidR="00150E8B">
              <w:rPr>
                <w:sz w:val="16"/>
                <w:szCs w:val="16"/>
              </w:rPr>
              <w:fldChar w:fldCharType="begin">
                <w:fldData xml:space="preserve">PEVuZE5vdGU+PENpdGU+PEF1dGhvcj5LdWRyeWF2dHpldjwvQXV0aG9yPjxZZWFyPjE5OTE8L1ll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=
</w:fldData>
              </w:fldChar>
            </w:r>
            <w:r w:rsidR="00150E8B">
              <w:rPr>
                <w:sz w:val="16"/>
                <w:szCs w:val="16"/>
              </w:rPr>
              <w:instrText xml:space="preserve"> ADDIN EN.CITE.DATA </w:instrText>
            </w:r>
            <w:r w:rsidR="00150E8B">
              <w:rPr>
                <w:sz w:val="16"/>
                <w:szCs w:val="16"/>
              </w:rPr>
            </w:r>
            <w:r w:rsidR="00150E8B">
              <w:rPr>
                <w:sz w:val="16"/>
                <w:szCs w:val="16"/>
              </w:rPr>
              <w:fldChar w:fldCharType="end"/>
            </w:r>
            <w:r>
              <w:rPr>
                <w:sz w:val="16"/>
                <w:szCs w:val="16"/>
              </w:rPr>
            </w:r>
            <w:r>
              <w:rPr>
                <w:sz w:val="16"/>
                <w:szCs w:val="16"/>
              </w:rPr>
              <w:fldChar w:fldCharType="separate"/>
            </w:r>
            <w:hyperlink w:anchor="_ENREF_6" w:tooltip="Bayer, 2009 #1008" w:history="1"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6</w:t>
              </w:r>
            </w:hyperlink>
            <w:r w:rsidR="00150E8B" w:rsidRPr="00150E8B">
              <w:rPr>
                <w:noProof/>
                <w:sz w:val="16"/>
                <w:szCs w:val="16"/>
                <w:vertAlign w:val="superscript"/>
              </w:rPr>
              <w:t>,</w:t>
            </w:r>
            <w:hyperlink w:anchor="_ENREF_27" w:tooltip="Kudryavtzev, 1991 #1102" w:history="1"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27</w:t>
              </w:r>
            </w:hyperlink>
            <w:r>
              <w:rPr>
                <w:sz w:val="16"/>
                <w:szCs w:val="16"/>
              </w:rPr>
              <w:fldChar w:fldCharType="end"/>
            </w:r>
            <w:r w:rsidR="00B269B1" w:rsidRPr="00B269B1">
              <w:rPr>
                <w:sz w:val="16"/>
                <w:szCs w:val="16"/>
              </w:rPr>
              <w:t xml:space="preserve">; </w:t>
            </w:r>
            <w:hyperlink w:anchor="_ENREF_1" w:tooltip="Hoffmann, 2003 #1103" w:history="1">
              <w:r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Hoffmann&lt;/Author&gt;&lt;Year&gt;2003&lt;/Year&gt;&lt;RecNum&gt;1103&lt;/RecNum&gt;&lt;IDText&gt;Hoffmann_etal_2003&lt;/IDText&gt;&lt;DisplayText&gt;&lt;style face="superscript"&gt;1&lt;/style&gt;&lt;/DisplayText&gt;&lt;record&gt;&lt;rec-number&gt;1103&lt;/rec-number&gt;&lt;foreign-keys&gt;&lt;key app="EN" db-id="22ep95pskva926eatdqpf9dazppdd92tspt9" timestamp="1369814312"&gt;1103&lt;/key&gt;&lt;/foreign-keys&gt;&lt;ref-type name="Conference Paper"&gt;47&lt;/ref-type&gt;&lt;contributors&gt;&lt;authors&gt;&lt;author&gt;Hoffmann, M.&lt;/author&gt;&lt;author&gt;Eckstaller, A.&lt;/author&gt;&lt;author&gt;Jokat, W.&lt;/author&gt;&lt;author&gt;Miller, H.&lt;/author&gt;&lt;/authors&gt;&lt;/contributors&gt;&lt;titles&gt;&lt;title&gt;Development of a 3-D Crustal Model in the Western Dronning Maud Land Region, Antarctica, from the Interpretation of different geophysical data sets&lt;/title&gt;&lt;secondary-title&gt;Workshop &amp;quot;East-West Antarctic Tectonics and Gondwana Breakup 60W to 60E&amp;quot; at ISAES IX meeting, September 8-12&lt;/secondary-title&gt;&lt;/titles&gt;&lt;dates&gt;&lt;year&gt;2003&lt;/year&gt;&lt;/dates&gt;&lt;pub-location&gt;Potsdam&lt;/pub-location&gt;&lt;label&gt;Hoffmann_etal_2003&lt;/label&gt;&lt;urls&gt;&lt;/urls&gt;&lt;/record&gt;&lt;/Cite&gt;&lt;/EndNote&gt;</w:instrText>
              </w:r>
              <w:r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1</w:t>
              </w:r>
              <w:r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 xml:space="preserve">SBA 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66.7573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7.8491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1.0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1.0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11" w:tooltip="Lawrence, 2006 #755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Lawrence&lt;/Author&gt;&lt;Year&gt;2006&lt;/Year&gt;&lt;RecNum&gt;755&lt;/RecNum&gt;&lt;IDText&gt;Lawrence_etal_2006surf&lt;/IDText&gt;&lt;DisplayText&gt;&lt;style face="superscript"&gt;11&lt;/style&gt;&lt;/DisplayText&gt;&lt;record&gt;&lt;rec-number&gt;755&lt;/rec-number&gt;&lt;foreign-keys&gt;&lt;key app="EN" db-id="22ep95pskva926eatdqpf9dazppdd92tspt9" timestamp="1306925352"&gt;755&lt;/key&gt;&lt;/foreign-keys&gt;&lt;ref-type name="Journal Article"&gt;17&lt;/ref-type&gt;&lt;contributors&gt;&lt;authors&gt;&lt;author&gt;Lawrence, Jesse F.&lt;/author&gt;&lt;author&gt;Wiens, Douglas A.&lt;/author&gt;&lt;author&gt;Nyblade, Andrew A.&lt;/author&gt;&lt;author&gt;Anandakrishnan, Sridhar&lt;/author&gt;&lt;author&gt;Shore, Patrick J.&lt;/author&gt;&lt;author&gt;Voigt, Donald&lt;/author&gt;&lt;/authors&gt;&lt;/contributors&gt;&lt;titles&gt;&lt;title&gt;Crust and upper mantle structure of the Transantarctic Mountains and surrounding regions from receiver functions, surface waves, and gravity: Implications for uplift models&lt;/title&gt;&lt;secondary-title&gt;Geochem. Geophys. Geosyst.&lt;/secondary-title&gt;&lt;/titles&gt;&lt;periodical&gt;&lt;full-title&gt;Geochem. Geophys. Geosyst.&lt;/full-title&gt;&lt;/periodical&gt;&lt;pages&gt;Q10011&lt;/pages&gt;&lt;volume&gt;7&lt;/volume&gt;&lt;number&gt;10&lt;/number&gt;&lt;keywords&gt;&lt;keyword&gt;Transantarctic Mountains&lt;/keyword&gt;&lt;keyword&gt;receiver functions&lt;/keyword&gt;&lt;keyword&gt;crustal thickness&lt;/keyword&gt;&lt;keyword&gt;phase velocity&lt;/keyword&gt;&lt;keyword&gt;flexure&lt;/keyword&gt;&lt;keyword&gt;thermal anomaly&lt;/keyword&gt;&lt;keyword&gt;7203 Seismology: Body waves&lt;/keyword&gt;&lt;keyword&gt;7205 Seismology: Continental crust&lt;/keyword&gt;&lt;keyword&gt;7218 Seismology: Lithosphere&lt;/keyword&gt;&lt;/keywords&gt;&lt;dates&gt;&lt;year&gt;2006&lt;/year&gt;&lt;/dates&gt;&lt;publisher&gt;AGU&lt;/publisher&gt;&lt;isbn&gt;1525-2027&lt;/isbn&gt;&lt;label&gt;Lawrence_etal_2006surf&lt;/label&gt;&lt;urls&gt;&lt;related-urls&gt;&lt;url&gt;http://dx.doi.org/10.1029/2006GC001282&lt;/url&gt;&lt;/related-urls&gt;&lt;/urls&gt;&lt;electronic-resource-num&gt;10.1029/2006gc001282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11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SBA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66.757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7.8491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1.0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1.0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5" w:tooltip="Bannister, 2003 #1116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Bannister&lt;/Author&gt;&lt;Year&gt;2003&lt;/Year&gt;&lt;RecNum&gt;1116&lt;/RecNum&gt;&lt;IDText&gt;Bannister_etal_2003&lt;/IDText&gt;&lt;DisplayText&gt;&lt;style face="superscript"&gt;5&lt;/style&gt;&lt;/DisplayText&gt;&lt;record&gt;&lt;rec-number&gt;1116&lt;/rec-number&gt;&lt;foreign-keys&gt;&lt;key app="EN" db-id="22ep95pskva926eatdqpf9dazppdd92tspt9" timestamp="1369966725"&gt;1116&lt;/key&gt;&lt;/foreign-keys&gt;&lt;ref-type name="Journal Article"&gt;17&lt;/ref-type&gt;&lt;contributors&gt;&lt;authors&gt;&lt;author&gt;Bannister, S.&lt;/author&gt;&lt;author&gt;Yu, J.&lt;/author&gt;&lt;author&gt;Leitner, B.&lt;/author&gt;&lt;author&gt;Kennett, B. L. N.&lt;/author&gt;&lt;/authors&gt;&lt;/contributors&gt;&lt;titles&gt;&lt;title&gt;Variations in crustal structure across the transition from West to East Antarctica, Southern Victoria Land&lt;/title&gt;&lt;secondary-title&gt;Geophysical Journal International&lt;/secondary-title&gt;&lt;/titles&gt;&lt;periodical&gt;&lt;full-title&gt;Geophysical Journal International&lt;/full-title&gt;&lt;/periodical&gt;&lt;pages&gt;870-880&lt;/pages&gt;&lt;volume&gt;155&lt;/volume&gt;&lt;number&gt;3&lt;/number&gt;&lt;keywords&gt;&lt;keyword&gt;Antarctica&lt;/keyword&gt;&lt;keyword&gt;crustal structure&lt;/keyword&gt;&lt;keyword&gt;inversion&lt;/keyword&gt;&lt;keyword&gt;Moho discontinuity&lt;/keyword&gt;&lt;keyword&gt;seismic velocity&lt;/keyword&gt;&lt;keyword&gt;shear wave&lt;/keyword&gt;&lt;keyword&gt;waveform analysis&lt;/keyword&gt;&lt;/keywords&gt;&lt;dates&gt;&lt;year&gt;2003&lt;/year&gt;&lt;/dates&gt;&lt;publisher&gt;Blackwell Science Ltd&lt;/publisher&gt;&lt;isbn&gt;1365-246X&lt;/isbn&gt;&lt;label&gt;Bannister_etal_2003&lt;/label&gt;&lt;urls&gt;&lt;related-urls&gt;&lt;url&gt;http://dx.doi.org/10.1111/j.1365-246X.2003.02094.x&lt;/url&gt;&lt;/related-urls&gt;&lt;/urls&gt;&lt;electronic-resource-num&gt;10.1111/j.1365-246X.2003.02094.x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5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SDM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148.85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81.6148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7.0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6.3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10" w:tooltip="Winberry, 2004 #782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Winberry&lt;/Author&gt;&lt;Year&gt;2004&lt;/Year&gt;&lt;RecNum&gt;782&lt;/RecNum&gt;&lt;IDText&gt;Winberry_Anandakrishnan_2004&lt;/IDText&gt;&lt;DisplayText&gt;&lt;style face="superscript"&gt;10&lt;/style&gt;&lt;/DisplayText&gt;&lt;record&gt;&lt;rec-number&gt;782&lt;/rec-number&gt;&lt;foreign-keys&gt;&lt;key app="EN" db-id="22ep95pskva926eatdqpf9dazppdd92tspt9" timestamp="1312857474"&gt;782&lt;/key&gt;&lt;/foreign-keys&gt;&lt;ref-type name="Journal Article"&gt;17&lt;/ref-type&gt;&lt;contributors&gt;&lt;authors&gt;&lt;author&gt;Winberry, J. Paul&lt;/author&gt;&lt;author&gt;Anandakrishnan, Sridhar&lt;/author&gt;&lt;/authors&gt;&lt;/contributors&gt;&lt;titles&gt;&lt;title&gt;Crustal structure of the West Antarctic rift system and Marie Byrd Land hotspot&lt;/title&gt;&lt;secondary-title&gt;Geology&lt;/secondary-title&gt;&lt;/titles&gt;&lt;periodical&gt;&lt;full-title&gt;Geology&lt;/full-title&gt;&lt;/periodical&gt;&lt;pages&gt;977-980&lt;/pages&gt;&lt;volume&gt;32&lt;/volume&gt;&lt;number&gt;11&lt;/number&gt;&lt;dates&gt;&lt;year&gt;2004&lt;/year&gt;&lt;pub-dates&gt;&lt;date&gt;November 1, 2004&lt;/date&gt;&lt;/pub-dates&gt;&lt;/dates&gt;&lt;label&gt;Winberry_Anandakrishnan_2004&lt;/label&gt;&lt;urls&gt;&lt;related-urls&gt;&lt;url&gt;http://geology.gsapubs.org/cgi/content/abstract/32/11/977&lt;/url&gt;&lt;/related-urls&gt;&lt;/urls&gt;&lt;electronic-resource-num&gt;10.1130/g20768.1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10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 xml:space="preserve">SILY 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125.966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7.1332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2.8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0.7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9" w:tooltip="Chaput, 2014 #1165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>
                  <w:fldData xml:space="preserve">PEVuZE5vdGU+PENpdGU+PEF1dGhvcj5DaGFwdXQ8L0F1dGhvcj48WWVhcj4yMDE0PC9ZZWFyPjxS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</w:fldData>
                </w:fldChar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</w:instrText>
              </w:r>
              <w:r w:rsidR="00150E8B" w:rsidRPr="005D78A9">
                <w:rPr>
                  <w:rStyle w:val="a4"/>
                  <w:sz w:val="16"/>
                  <w:szCs w:val="16"/>
                </w:rPr>
                <w:fldChar w:fldCharType="begin">
                  <w:fldData xml:space="preserve">PEVuZE5vdGU+PENpdGU+PEF1dGhvcj5DaGFwdXQ8L0F1dGhvcj48WWVhcj4yMDE0PC9ZZWFyPjxS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</w:fldData>
                </w:fldChar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.DATA </w:instrText>
              </w:r>
              <w:r w:rsidR="00150E8B" w:rsidRPr="005D78A9">
                <w:rPr>
                  <w:rStyle w:val="a4"/>
                  <w:sz w:val="16"/>
                  <w:szCs w:val="16"/>
                </w:rPr>
              </w:r>
              <w:r w:rsidR="00150E8B" w:rsidRPr="005D78A9">
                <w:rPr>
                  <w:rStyle w:val="a4"/>
                  <w:sz w:val="16"/>
                  <w:szCs w:val="16"/>
                </w:rPr>
                <w:fldChar w:fldCharType="end"/>
              </w:r>
              <w:r w:rsidR="00921558" w:rsidRPr="005D78A9">
                <w:rPr>
                  <w:rStyle w:val="a4"/>
                  <w:sz w:val="16"/>
                  <w:szCs w:val="16"/>
                </w:rPr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9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 xml:space="preserve">SIPL 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148.9555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81.6405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8.03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7.4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9" w:tooltip="Chaput, 2014 #1165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>
                  <w:fldData xml:space="preserve">PEVuZE5vdGU+PENpdGU+PEF1dGhvcj5DaGFwdXQ8L0F1dGhvcj48WWVhcj4yMDE0PC9ZZWFyPjxS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</w:fldData>
                </w:fldChar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</w:instrText>
              </w:r>
              <w:r w:rsidR="00150E8B" w:rsidRPr="005D78A9">
                <w:rPr>
                  <w:rStyle w:val="a4"/>
                  <w:sz w:val="16"/>
                  <w:szCs w:val="16"/>
                </w:rPr>
                <w:fldChar w:fldCharType="begin">
                  <w:fldData xml:space="preserve">PEVuZE5vdGU+PENpdGU+PEF1dGhvcj5DaGFwdXQ8L0F1dGhvcj48WWVhcj4yMDE0PC9ZZWFyPjxS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</w:fldData>
                </w:fldChar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.DATA </w:instrText>
              </w:r>
              <w:r w:rsidR="00150E8B" w:rsidRPr="005D78A9">
                <w:rPr>
                  <w:rStyle w:val="a4"/>
                  <w:sz w:val="16"/>
                  <w:szCs w:val="16"/>
                </w:rPr>
              </w:r>
              <w:r w:rsidR="00150E8B" w:rsidRPr="005D78A9">
                <w:rPr>
                  <w:rStyle w:val="a4"/>
                  <w:sz w:val="16"/>
                  <w:szCs w:val="16"/>
                </w:rPr>
                <w:fldChar w:fldCharType="end"/>
              </w:r>
              <w:r w:rsidR="00921558" w:rsidRPr="005D78A9">
                <w:rPr>
                  <w:rStyle w:val="a4"/>
                  <w:sz w:val="16"/>
                  <w:szCs w:val="16"/>
                </w:rPr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9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SNAA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2.838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1.671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0.0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9.2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6" w:tooltip="Bayer, 2009 #1008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Bayer&lt;/Author&gt;&lt;Year&gt;2009&lt;/Year&gt;&lt;RecNum&gt;1008&lt;/RecNum&gt;&lt;IDText&gt;Bayer_etal_2009&lt;/IDText&gt;&lt;DisplayText&gt;&lt;style face="superscript"&gt;6&lt;/style&gt;&lt;/DisplayText&gt;&lt;record&gt;&lt;rec-number&gt;1008&lt;/rec-number&gt;&lt;foreign-keys&gt;&lt;key app="EN" db-id="22ep95pskva926eatdqpf9dazppdd92tspt9" timestamp="1358991902"&gt;1008&lt;/key&gt;&lt;/foreign-keys&gt;&lt;ref-type name="Journal Article"&gt;17&lt;/ref-type&gt;&lt;contributors&gt;&lt;authors&gt;&lt;author&gt;Bayer, Bettina&lt;/author&gt;&lt;author&gt;Geissler, Wolfram H.&lt;/author&gt;&lt;author&gt;Eckstaller, A.&lt;/author&gt;&lt;author&gt;Jokat, Wilfried&lt;/author&gt;&lt;/authors&gt;&lt;/contributors&gt;&lt;titles&gt;&lt;title&gt;Seismic imaging of the crust beneath Dronning Maud Land, East Antarctica&lt;/title&gt;&lt;secondary-title&gt;Geophysical Journal International&lt;/secondary-title&gt;&lt;/titles&gt;&lt;periodical&gt;&lt;full-title&gt;Geophysical Journal International&lt;/full-title&gt;&lt;/periodical&gt;&lt;pages&gt;860-876&lt;/pages&gt;&lt;volume&gt;178&lt;/volume&gt;&lt;number&gt;2&lt;/number&gt;&lt;keywords&gt;&lt;keyword&gt;Controlled source seismology&lt;/keyword&gt;&lt;keyword&gt;Cratons&lt;/keyword&gt;&lt;keyword&gt;Crustal structure&lt;/keyword&gt;&lt;keyword&gt;Antarctica&lt;/keyword&gt;&lt;/keywords&gt;&lt;dates&gt;&lt;year&gt;2009&lt;/year&gt;&lt;/dates&gt;&lt;publisher&gt;Blackwell Publishing Ltd&lt;/publisher&gt;&lt;isbn&gt;1365-246X&lt;/isbn&gt;&lt;label&gt;Bayer_etal_2009&lt;/label&gt;&lt;urls&gt;&lt;related-urls&gt;&lt;url&gt;http://dx.doi.org/10.1111/j.1365-246X.2009.04196.x&lt;/url&gt;&lt;/related-urls&gt;&lt;/urls&gt;&lt;electronic-resource-num&gt;10.1111/j.1365-246X.2009.04196.x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6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SPA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0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90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4.0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1.2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10" w:tooltip="Winberry, 2004 #782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Winberry&lt;/Author&gt;&lt;Year&gt;2004&lt;/Year&gt;&lt;RecNum&gt;782&lt;/RecNum&gt;&lt;IDText&gt;Winberry_Anandakrishnan_2004&lt;/IDText&gt;&lt;DisplayText&gt;&lt;style face="superscript"&gt;10&lt;/style&gt;&lt;/DisplayText&gt;&lt;record&gt;&lt;rec-number&gt;782&lt;/rec-number&gt;&lt;foreign-keys&gt;&lt;key app="EN" db-id="22ep95pskva926eatdqpf9dazppdd92tspt9" timestamp="1312857474"&gt;782&lt;/key&gt;&lt;/foreign-keys&gt;&lt;ref-type name="Journal Article"&gt;17&lt;/ref-type&gt;&lt;contributors&gt;&lt;authors&gt;&lt;author&gt;Winberry, J. Paul&lt;/author&gt;&lt;author&gt;Anandakrishnan, Sridhar&lt;/author&gt;&lt;/authors&gt;&lt;/contributors&gt;&lt;titles&gt;&lt;title&gt;Crustal structure of the West Antarctic rift system and Marie Byrd Land hotspot&lt;/title&gt;&lt;secondary-title&gt;Geology&lt;/secondary-title&gt;&lt;/titles&gt;&lt;periodical&gt;&lt;full-title&gt;Geology&lt;/full-title&gt;&lt;/periodical&gt;&lt;pages&gt;977-980&lt;/pages&gt;&lt;volume&gt;32&lt;/volume&gt;&lt;number&gt;11&lt;/number&gt;&lt;dates&gt;&lt;year&gt;2004&lt;/year&gt;&lt;pub-dates&gt;&lt;date&gt;November 1, 2004&lt;/date&gt;&lt;/pub-dates&gt;&lt;/dates&gt;&lt;label&gt;Winberry_Anandakrishnan_2004&lt;/label&gt;&lt;urls&gt;&lt;related-urls&gt;&lt;url&gt;http://geology.gsapubs.org/cgi/content/abstract/32/11/977&lt;/url&gt;&lt;/related-urls&gt;&lt;/urls&gt;&lt;electronic-resource-num&gt;10.1130/g20768.1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10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 xml:space="preserve">ST01 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98.7419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83.2279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0.24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8.2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9" w:tooltip="Chaput, 2014 #1165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>
                  <w:fldData xml:space="preserve">PEVuZE5vdGU+PENpdGU+PEF1dGhvcj5DaGFwdXQ8L0F1dGhvcj48WWVhcj4yMDE0PC9ZZWFyPjxS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</w:fldData>
                </w:fldChar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</w:instrText>
              </w:r>
              <w:r w:rsidR="00150E8B" w:rsidRPr="005D78A9">
                <w:rPr>
                  <w:rStyle w:val="a4"/>
                  <w:sz w:val="16"/>
                  <w:szCs w:val="16"/>
                </w:rPr>
                <w:fldChar w:fldCharType="begin">
                  <w:fldData xml:space="preserve">PEVuZE5vdGU+PENpdGU+PEF1dGhvcj5DaGFwdXQ8L0F1dGhvcj48WWVhcj4yMDE0PC9ZZWFyPjxS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</w:fldData>
                </w:fldChar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.DATA </w:instrText>
              </w:r>
              <w:r w:rsidR="00150E8B" w:rsidRPr="005D78A9">
                <w:rPr>
                  <w:rStyle w:val="a4"/>
                  <w:sz w:val="16"/>
                  <w:szCs w:val="16"/>
                </w:rPr>
              </w:r>
              <w:r w:rsidR="00150E8B" w:rsidRPr="005D78A9">
                <w:rPr>
                  <w:rStyle w:val="a4"/>
                  <w:sz w:val="16"/>
                  <w:szCs w:val="16"/>
                </w:rPr>
                <w:fldChar w:fldCharType="end"/>
              </w:r>
              <w:r w:rsidR="00921558" w:rsidRPr="005D78A9">
                <w:rPr>
                  <w:rStyle w:val="a4"/>
                  <w:sz w:val="16"/>
                  <w:szCs w:val="16"/>
                </w:rPr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9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 xml:space="preserve">ST02 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109.1243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82.069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4.24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2.5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9" w:tooltip="Chaput, 2014 #1165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>
                  <w:fldData xml:space="preserve">PEVuZE5vdGU+PENpdGU+PEF1dGhvcj5DaGFwdXQ8L0F1dGhvcj48WWVhcj4yMDE0PC9ZZWFyPjxS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</w:fldData>
                </w:fldChar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</w:instrText>
              </w:r>
              <w:r w:rsidR="00150E8B" w:rsidRPr="005D78A9">
                <w:rPr>
                  <w:rStyle w:val="a4"/>
                  <w:sz w:val="16"/>
                  <w:szCs w:val="16"/>
                </w:rPr>
                <w:fldChar w:fldCharType="begin">
                  <w:fldData xml:space="preserve">PEVuZE5vdGU+PENpdGU+PEF1dGhvcj5DaGFwdXQ8L0F1dGhvcj48WWVhcj4yMDE0PC9ZZWFyPjxS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</w:fldData>
                </w:fldChar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.DATA </w:instrText>
              </w:r>
              <w:r w:rsidR="00150E8B" w:rsidRPr="005D78A9">
                <w:rPr>
                  <w:rStyle w:val="a4"/>
                  <w:sz w:val="16"/>
                  <w:szCs w:val="16"/>
                </w:rPr>
              </w:r>
              <w:r w:rsidR="00150E8B" w:rsidRPr="005D78A9">
                <w:rPr>
                  <w:rStyle w:val="a4"/>
                  <w:sz w:val="16"/>
                  <w:szCs w:val="16"/>
                </w:rPr>
                <w:fldChar w:fldCharType="end"/>
              </w:r>
              <w:r w:rsidR="00921558" w:rsidRPr="005D78A9">
                <w:rPr>
                  <w:rStyle w:val="a4"/>
                  <w:sz w:val="16"/>
                  <w:szCs w:val="16"/>
                </w:rPr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9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 xml:space="preserve">ST03 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113.1504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81.4065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6.53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4.9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9" w:tooltip="Chaput, 2014 #1165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>
                  <w:fldData xml:space="preserve">PEVuZE5vdGU+PENpdGU+PEF1dGhvcj5DaGFwdXQ8L0F1dGhvcj48WWVhcj4yMDE0PC9ZZWFyPjxS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</w:fldData>
                </w:fldChar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</w:instrText>
              </w:r>
              <w:r w:rsidR="00150E8B" w:rsidRPr="005D78A9">
                <w:rPr>
                  <w:rStyle w:val="a4"/>
                  <w:sz w:val="16"/>
                  <w:szCs w:val="16"/>
                </w:rPr>
                <w:fldChar w:fldCharType="begin">
                  <w:fldData xml:space="preserve">PEVuZE5vdGU+PENpdGU+PEF1dGhvcj5DaGFwdXQ8L0F1dGhvcj48WWVhcj4yMDE0PC9ZZWFyPjxS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</w:fldData>
                </w:fldChar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.DATA </w:instrText>
              </w:r>
              <w:r w:rsidR="00150E8B" w:rsidRPr="005D78A9">
                <w:rPr>
                  <w:rStyle w:val="a4"/>
                  <w:sz w:val="16"/>
                  <w:szCs w:val="16"/>
                </w:rPr>
              </w:r>
              <w:r w:rsidR="00150E8B" w:rsidRPr="005D78A9">
                <w:rPr>
                  <w:rStyle w:val="a4"/>
                  <w:sz w:val="16"/>
                  <w:szCs w:val="16"/>
                </w:rPr>
                <w:fldChar w:fldCharType="end"/>
              </w:r>
              <w:r w:rsidR="00921558" w:rsidRPr="005D78A9">
                <w:rPr>
                  <w:rStyle w:val="a4"/>
                  <w:sz w:val="16"/>
                  <w:szCs w:val="16"/>
                </w:rPr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9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 xml:space="preserve">ST04 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116.5782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80.715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3.76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2.2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9" w:tooltip="Chaput, 2014 #1165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>
                  <w:fldData xml:space="preserve">PEVuZE5vdGU+PENpdGU+PEF1dGhvcj5DaGFwdXQ8L0F1dGhvcj48WWVhcj4yMDE0PC9ZZWFyPjxS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</w:fldData>
                </w:fldChar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</w:instrText>
              </w:r>
              <w:r w:rsidR="00150E8B" w:rsidRPr="005D78A9">
                <w:rPr>
                  <w:rStyle w:val="a4"/>
                  <w:sz w:val="16"/>
                  <w:szCs w:val="16"/>
                </w:rPr>
                <w:fldChar w:fldCharType="begin">
                  <w:fldData xml:space="preserve">PEVuZE5vdGU+PENpdGU+PEF1dGhvcj5DaGFwdXQ8L0F1dGhvcj48WWVhcj4yMDE0PC9ZZWFyPjxS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</w:fldData>
                </w:fldChar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.DATA </w:instrText>
              </w:r>
              <w:r w:rsidR="00150E8B" w:rsidRPr="005D78A9">
                <w:rPr>
                  <w:rStyle w:val="a4"/>
                  <w:sz w:val="16"/>
                  <w:szCs w:val="16"/>
                </w:rPr>
              </w:r>
              <w:r w:rsidR="00150E8B" w:rsidRPr="005D78A9">
                <w:rPr>
                  <w:rStyle w:val="a4"/>
                  <w:sz w:val="16"/>
                  <w:szCs w:val="16"/>
                </w:rPr>
                <w:fldChar w:fldCharType="end"/>
              </w:r>
              <w:r w:rsidR="00921558" w:rsidRPr="005D78A9">
                <w:rPr>
                  <w:rStyle w:val="a4"/>
                  <w:sz w:val="16"/>
                  <w:szCs w:val="16"/>
                </w:rPr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9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 xml:space="preserve">ST06 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121.8196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9.3316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4.8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3.3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9" w:tooltip="Chaput, 2014 #1165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>
                  <w:fldData xml:space="preserve">PEVuZE5vdGU+PENpdGU+PEF1dGhvcj5DaGFwdXQ8L0F1dGhvcj48WWVhcj4yMDE0PC9ZZWFyPjxS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</w:fldData>
                </w:fldChar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</w:instrText>
              </w:r>
              <w:r w:rsidR="00150E8B" w:rsidRPr="005D78A9">
                <w:rPr>
                  <w:rStyle w:val="a4"/>
                  <w:sz w:val="16"/>
                  <w:szCs w:val="16"/>
                </w:rPr>
                <w:fldChar w:fldCharType="begin">
                  <w:fldData xml:space="preserve">PEVuZE5vdGU+PENpdGU+PEF1dGhvcj5DaGFwdXQ8L0F1dGhvcj48WWVhcj4yMDE0PC9ZZWFyPjxS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</w:fldData>
                </w:fldChar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.DATA </w:instrText>
              </w:r>
              <w:r w:rsidR="00150E8B" w:rsidRPr="005D78A9">
                <w:rPr>
                  <w:rStyle w:val="a4"/>
                  <w:sz w:val="16"/>
                  <w:szCs w:val="16"/>
                </w:rPr>
              </w:r>
              <w:r w:rsidR="00150E8B" w:rsidRPr="005D78A9">
                <w:rPr>
                  <w:rStyle w:val="a4"/>
                  <w:sz w:val="16"/>
                  <w:szCs w:val="16"/>
                </w:rPr>
                <w:fldChar w:fldCharType="end"/>
              </w:r>
              <w:r w:rsidR="00921558" w:rsidRPr="005D78A9">
                <w:rPr>
                  <w:rStyle w:val="a4"/>
                  <w:sz w:val="16"/>
                  <w:szCs w:val="16"/>
                </w:rPr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9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 xml:space="preserve">ST07 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123.7953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8.6387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6.21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4.6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9" w:tooltip="Chaput, 2014 #1165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>
                  <w:fldData xml:space="preserve">PEVuZE5vdGU+PENpdGU+PEF1dGhvcj5DaGFwdXQ8L0F1dGhvcj48WWVhcj4yMDE0PC9ZZWFyPjxS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</w:fldData>
                </w:fldChar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</w:instrText>
              </w:r>
              <w:r w:rsidR="00150E8B" w:rsidRPr="005D78A9">
                <w:rPr>
                  <w:rStyle w:val="a4"/>
                  <w:sz w:val="16"/>
                  <w:szCs w:val="16"/>
                </w:rPr>
                <w:fldChar w:fldCharType="begin">
                  <w:fldData xml:space="preserve">PEVuZE5vdGU+PENpdGU+PEF1dGhvcj5DaGFwdXQ8L0F1dGhvcj48WWVhcj4yMDE0PC9ZZWFyPjxS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</w:fldData>
                </w:fldChar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.DATA </w:instrText>
              </w:r>
              <w:r w:rsidR="00150E8B" w:rsidRPr="005D78A9">
                <w:rPr>
                  <w:rStyle w:val="a4"/>
                  <w:sz w:val="16"/>
                  <w:szCs w:val="16"/>
                </w:rPr>
              </w:r>
              <w:r w:rsidR="00150E8B" w:rsidRPr="005D78A9">
                <w:rPr>
                  <w:rStyle w:val="a4"/>
                  <w:sz w:val="16"/>
                  <w:szCs w:val="16"/>
                </w:rPr>
                <w:fldChar w:fldCharType="end"/>
              </w:r>
              <w:r w:rsidR="00921558" w:rsidRPr="005D78A9">
                <w:rPr>
                  <w:rStyle w:val="a4"/>
                  <w:sz w:val="16"/>
                  <w:szCs w:val="16"/>
                </w:rPr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9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 xml:space="preserve">ST08 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125.5313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7.9576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6.8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5.0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9" w:tooltip="Chaput, 2014 #1165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>
                  <w:fldData xml:space="preserve">PEVuZE5vdGU+PENpdGU+PEF1dGhvcj5DaGFwdXQ8L0F1dGhvcj48WWVhcj4yMDE0PC9ZZWFyPjxS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</w:fldData>
                </w:fldChar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</w:instrText>
              </w:r>
              <w:r w:rsidR="00150E8B" w:rsidRPr="005D78A9">
                <w:rPr>
                  <w:rStyle w:val="a4"/>
                  <w:sz w:val="16"/>
                  <w:szCs w:val="16"/>
                </w:rPr>
                <w:fldChar w:fldCharType="begin">
                  <w:fldData xml:space="preserve">PEVuZE5vdGU+PENpdGU+PEF1dGhvcj5DaGFwdXQ8L0F1dGhvcj48WWVhcj4yMDE0PC9ZZWFyPjxS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</w:fldData>
                </w:fldChar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.DATA </w:instrText>
              </w:r>
              <w:r w:rsidR="00150E8B" w:rsidRPr="005D78A9">
                <w:rPr>
                  <w:rStyle w:val="a4"/>
                  <w:sz w:val="16"/>
                  <w:szCs w:val="16"/>
                </w:rPr>
              </w:r>
              <w:r w:rsidR="00150E8B" w:rsidRPr="005D78A9">
                <w:rPr>
                  <w:rStyle w:val="a4"/>
                  <w:sz w:val="16"/>
                  <w:szCs w:val="16"/>
                </w:rPr>
                <w:fldChar w:fldCharType="end"/>
              </w:r>
              <w:r w:rsidR="00921558" w:rsidRPr="005D78A9">
                <w:rPr>
                  <w:rStyle w:val="a4"/>
                  <w:sz w:val="16"/>
                  <w:szCs w:val="16"/>
                </w:rPr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9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 xml:space="preserve">ST09 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128.4734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6.5309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1.74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9.5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9" w:tooltip="Chaput, 2014 #1165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>
                  <w:fldData xml:space="preserve">PEVuZE5vdGU+PENpdGU+PEF1dGhvcj5DaGFwdXQ8L0F1dGhvcj48WWVhcj4yMDE0PC9ZZWFyPjxS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</w:fldData>
                </w:fldChar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</w:instrText>
              </w:r>
              <w:r w:rsidR="00150E8B" w:rsidRPr="005D78A9">
                <w:rPr>
                  <w:rStyle w:val="a4"/>
                  <w:sz w:val="16"/>
                  <w:szCs w:val="16"/>
                </w:rPr>
                <w:fldChar w:fldCharType="begin">
                  <w:fldData xml:space="preserve">PEVuZE5vdGU+PENpdGU+PEF1dGhvcj5DaGFwdXQ8L0F1dGhvcj48WWVhcj4yMDE0PC9ZZWFyPjxS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</w:fldData>
                </w:fldChar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.DATA </w:instrText>
              </w:r>
              <w:r w:rsidR="00150E8B" w:rsidRPr="005D78A9">
                <w:rPr>
                  <w:rStyle w:val="a4"/>
                  <w:sz w:val="16"/>
                  <w:szCs w:val="16"/>
                </w:rPr>
              </w:r>
              <w:r w:rsidR="00150E8B" w:rsidRPr="005D78A9">
                <w:rPr>
                  <w:rStyle w:val="a4"/>
                  <w:sz w:val="16"/>
                  <w:szCs w:val="16"/>
                </w:rPr>
                <w:fldChar w:fldCharType="end"/>
              </w:r>
              <w:r w:rsidR="00921558" w:rsidRPr="005D78A9">
                <w:rPr>
                  <w:rStyle w:val="a4"/>
                  <w:sz w:val="16"/>
                  <w:szCs w:val="16"/>
                </w:rPr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9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 xml:space="preserve">ST10 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129.7489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5.8143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9.83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8.1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9" w:tooltip="Chaput, 2014 #1165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>
                  <w:fldData xml:space="preserve">PEVuZE5vdGU+PENpdGU+PEF1dGhvcj5DaGFwdXQ8L0F1dGhvcj48WWVhcj4yMDE0PC9ZZWFyPjxS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</w:fldData>
                </w:fldChar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</w:instrText>
              </w:r>
              <w:r w:rsidR="00150E8B" w:rsidRPr="005D78A9">
                <w:rPr>
                  <w:rStyle w:val="a4"/>
                  <w:sz w:val="16"/>
                  <w:szCs w:val="16"/>
                </w:rPr>
                <w:fldChar w:fldCharType="begin">
                  <w:fldData xml:space="preserve">PEVuZE5vdGU+PENpdGU+PEF1dGhvcj5DaGFwdXQ8L0F1dGhvcj48WWVhcj4yMDE0PC9ZZWFyPjxS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</w:fldData>
                </w:fldChar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.DATA </w:instrText>
              </w:r>
              <w:r w:rsidR="00150E8B" w:rsidRPr="005D78A9">
                <w:rPr>
                  <w:rStyle w:val="a4"/>
                  <w:sz w:val="16"/>
                  <w:szCs w:val="16"/>
                </w:rPr>
              </w:r>
              <w:r w:rsidR="00150E8B" w:rsidRPr="005D78A9">
                <w:rPr>
                  <w:rStyle w:val="a4"/>
                  <w:sz w:val="16"/>
                  <w:szCs w:val="16"/>
                </w:rPr>
                <w:fldChar w:fldCharType="end"/>
              </w:r>
              <w:r w:rsidR="00921558" w:rsidRPr="005D78A9">
                <w:rPr>
                  <w:rStyle w:val="a4"/>
                  <w:sz w:val="16"/>
                  <w:szCs w:val="16"/>
                </w:rPr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9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 xml:space="preserve">ST12 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123.816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6.897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4.02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1.8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9" w:tooltip="Chaput, 2014 #1165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>
                  <w:fldData xml:space="preserve">PEVuZE5vdGU+PENpdGU+PEF1dGhvcj5DaGFwdXQ8L0F1dGhvcj48WWVhcj4yMDE0PC9ZZWFyPjxS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</w:fldData>
                </w:fldChar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</w:instrText>
              </w:r>
              <w:r w:rsidR="00150E8B" w:rsidRPr="005D78A9">
                <w:rPr>
                  <w:rStyle w:val="a4"/>
                  <w:sz w:val="16"/>
                  <w:szCs w:val="16"/>
                </w:rPr>
                <w:fldChar w:fldCharType="begin">
                  <w:fldData xml:space="preserve">PEVuZE5vdGU+PENpdGU+PEF1dGhvcj5DaGFwdXQ8L0F1dGhvcj48WWVhcj4yMDE0PC9ZZWFyPjxS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</w:fldData>
                </w:fldChar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.DATA </w:instrText>
              </w:r>
              <w:r w:rsidR="00150E8B" w:rsidRPr="005D78A9">
                <w:rPr>
                  <w:rStyle w:val="a4"/>
                  <w:sz w:val="16"/>
                  <w:szCs w:val="16"/>
                </w:rPr>
              </w:r>
              <w:r w:rsidR="00150E8B" w:rsidRPr="005D78A9">
                <w:rPr>
                  <w:rStyle w:val="a4"/>
                  <w:sz w:val="16"/>
                  <w:szCs w:val="16"/>
                </w:rPr>
                <w:fldChar w:fldCharType="end"/>
              </w:r>
              <w:r w:rsidR="00921558" w:rsidRPr="005D78A9">
                <w:rPr>
                  <w:rStyle w:val="a4"/>
                  <w:sz w:val="16"/>
                  <w:szCs w:val="16"/>
                </w:rPr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9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 xml:space="preserve">ST13 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130.5139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7.5609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2.18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0.3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9" w:tooltip="Chaput, 2014 #1165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>
                  <w:fldData xml:space="preserve">PEVuZE5vdGU+PENpdGU+PEF1dGhvcj5DaGFwdXQ8L0F1dGhvcj48WWVhcj4yMDE0PC9ZZWFyPjxS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</w:fldData>
                </w:fldChar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</w:instrText>
              </w:r>
              <w:r w:rsidR="00150E8B" w:rsidRPr="005D78A9">
                <w:rPr>
                  <w:rStyle w:val="a4"/>
                  <w:sz w:val="16"/>
                  <w:szCs w:val="16"/>
                </w:rPr>
                <w:fldChar w:fldCharType="begin">
                  <w:fldData xml:space="preserve">PEVuZE5vdGU+PENpdGU+PEF1dGhvcj5DaGFwdXQ8L0F1dGhvcj48WWVhcj4yMDE0PC9ZZWFyPjxS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</w:fldData>
                </w:fldChar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.DATA </w:instrText>
              </w:r>
              <w:r w:rsidR="00150E8B" w:rsidRPr="005D78A9">
                <w:rPr>
                  <w:rStyle w:val="a4"/>
                  <w:sz w:val="16"/>
                  <w:szCs w:val="16"/>
                </w:rPr>
              </w:r>
              <w:r w:rsidR="00150E8B" w:rsidRPr="005D78A9">
                <w:rPr>
                  <w:rStyle w:val="a4"/>
                  <w:sz w:val="16"/>
                  <w:szCs w:val="16"/>
                </w:rPr>
                <w:fldChar w:fldCharType="end"/>
              </w:r>
              <w:r w:rsidR="00921558" w:rsidRPr="005D78A9">
                <w:rPr>
                  <w:rStyle w:val="a4"/>
                  <w:sz w:val="16"/>
                  <w:szCs w:val="16"/>
                </w:rPr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9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 xml:space="preserve">ST14 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134.0802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7.8378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8.93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7.3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9" w:tooltip="Chaput, 2014 #1165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>
                  <w:fldData xml:space="preserve">PEVuZE5vdGU+PENpdGU+PEF1dGhvcj5DaGFwdXQ8L0F1dGhvcj48WWVhcj4yMDE0PC9ZZWFyPjxS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</w:fldData>
                </w:fldChar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</w:instrText>
              </w:r>
              <w:r w:rsidR="00150E8B" w:rsidRPr="005D78A9">
                <w:rPr>
                  <w:rStyle w:val="a4"/>
                  <w:sz w:val="16"/>
                  <w:szCs w:val="16"/>
                </w:rPr>
                <w:fldChar w:fldCharType="begin">
                  <w:fldData xml:space="preserve">PEVuZE5vdGU+PENpdGU+PEF1dGhvcj5DaGFwdXQ8L0F1dGhvcj48WWVhcj4yMDE0PC9ZZWFyPjxS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</w:fldData>
                </w:fldChar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.DATA </w:instrText>
              </w:r>
              <w:r w:rsidR="00150E8B" w:rsidRPr="005D78A9">
                <w:rPr>
                  <w:rStyle w:val="a4"/>
                  <w:sz w:val="16"/>
                  <w:szCs w:val="16"/>
                </w:rPr>
              </w:r>
              <w:r w:rsidR="00150E8B" w:rsidRPr="005D78A9">
                <w:rPr>
                  <w:rStyle w:val="a4"/>
                  <w:sz w:val="16"/>
                  <w:szCs w:val="16"/>
                </w:rPr>
                <w:fldChar w:fldCharType="end"/>
              </w:r>
              <w:r w:rsidR="00921558" w:rsidRPr="005D78A9">
                <w:rPr>
                  <w:rStyle w:val="a4"/>
                  <w:sz w:val="16"/>
                  <w:szCs w:val="16"/>
                </w:rPr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9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lastRenderedPageBreak/>
              <w:t>STC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136.4061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82.3575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1.0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0.5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10" w:tooltip="Winberry, 2004 #782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Winberry&lt;/Author&gt;&lt;Year&gt;2004&lt;/Year&gt;&lt;RecNum&gt;782&lt;/RecNum&gt;&lt;IDText&gt;Winberry_Anandakrishnan_2004&lt;/IDText&gt;&lt;DisplayText&gt;&lt;style face="superscript"&gt;10&lt;/style&gt;&lt;/DisplayText&gt;&lt;record&gt;&lt;rec-number&gt;782&lt;/rec-number&gt;&lt;foreign-keys&gt;&lt;key app="EN" db-id="22ep95pskva926eatdqpf9dazppdd92tspt9" timestamp="1312857474"&gt;782&lt;/key&gt;&lt;/foreign-keys&gt;&lt;ref-type name="Journal Article"&gt;17&lt;/ref-type&gt;&lt;contributors&gt;&lt;authors&gt;&lt;author&gt;Winberry, J. Paul&lt;/author&gt;&lt;author&gt;Anandakrishnan, Sridhar&lt;/author&gt;&lt;/authors&gt;&lt;/contributors&gt;&lt;titles&gt;&lt;title&gt;Crustal structure of the West Antarctic rift system and Marie Byrd Land hotspot&lt;/title&gt;&lt;secondary-title&gt;Geology&lt;/secondary-title&gt;&lt;/titles&gt;&lt;periodical&gt;&lt;full-title&gt;Geology&lt;/full-title&gt;&lt;/periodical&gt;&lt;pages&gt;977-980&lt;/pages&gt;&lt;volume&gt;32&lt;/volume&gt;&lt;number&gt;11&lt;/number&gt;&lt;dates&gt;&lt;year&gt;2004&lt;/year&gt;&lt;pub-dates&gt;&lt;date&gt;November 1, 2004&lt;/date&gt;&lt;/pub-dates&gt;&lt;/dates&gt;&lt;label&gt;Winberry_Anandakrishnan_2004&lt;/label&gt;&lt;urls&gt;&lt;related-urls&gt;&lt;url&gt;http://geology.gsapubs.org/cgi/content/abstract/32/11/977&lt;/url&gt;&lt;/related-urls&gt;&lt;/urls&gt;&lt;electronic-resource-num&gt;10.1130/g20768.1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10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 xml:space="preserve">SURP 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171.2018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84.7199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6.5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6.1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9" w:tooltip="Chaput, 2014 #1165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>
                  <w:fldData xml:space="preserve">PEVuZE5vdGU+PENpdGU+PEF1dGhvcj5DaGFwdXQ8L0F1dGhvcj48WWVhcj4yMDE0PC9ZZWFyPjxS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</w:fldData>
                </w:fldChar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</w:instrText>
              </w:r>
              <w:r w:rsidR="00150E8B" w:rsidRPr="005D78A9">
                <w:rPr>
                  <w:rStyle w:val="a4"/>
                  <w:sz w:val="16"/>
                  <w:szCs w:val="16"/>
                </w:rPr>
                <w:fldChar w:fldCharType="begin">
                  <w:fldData xml:space="preserve">PEVuZE5vdGU+PENpdGU+PEF1dGhvcj5DaGFwdXQ8L0F1dGhvcj48WWVhcj4yMDE0PC9ZZWFyPjxS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</w:fldData>
                </w:fldChar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.DATA </w:instrText>
              </w:r>
              <w:r w:rsidR="00150E8B" w:rsidRPr="005D78A9">
                <w:rPr>
                  <w:rStyle w:val="a4"/>
                  <w:sz w:val="16"/>
                  <w:szCs w:val="16"/>
                </w:rPr>
              </w:r>
              <w:r w:rsidR="00150E8B" w:rsidRPr="005D78A9">
                <w:rPr>
                  <w:rStyle w:val="a4"/>
                  <w:sz w:val="16"/>
                  <w:szCs w:val="16"/>
                </w:rPr>
                <w:fldChar w:fldCharType="end"/>
              </w:r>
              <w:r w:rsidR="00921558" w:rsidRPr="005D78A9">
                <w:rPr>
                  <w:rStyle w:val="a4"/>
                  <w:sz w:val="16"/>
                  <w:szCs w:val="16"/>
                </w:rPr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9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 xml:space="preserve">THUR 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97.5606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2.5301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4.1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3.9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9" w:tooltip="Chaput, 2014 #1165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>
                  <w:fldData xml:space="preserve">PEVuZE5vdGU+PENpdGU+PEF1dGhvcj5DaGFwdXQ8L0F1dGhvcj48WWVhcj4yMDE0PC9ZZWFyPjxS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</w:fldData>
                </w:fldChar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</w:instrText>
              </w:r>
              <w:r w:rsidR="00150E8B" w:rsidRPr="005D78A9">
                <w:rPr>
                  <w:rStyle w:val="a4"/>
                  <w:sz w:val="16"/>
                  <w:szCs w:val="16"/>
                </w:rPr>
                <w:fldChar w:fldCharType="begin">
                  <w:fldData xml:space="preserve">PEVuZE5vdGU+PENpdGU+PEF1dGhvcj5DaGFwdXQ8L0F1dGhvcj48WWVhcj4yMDE0PC9ZZWFyPjxS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</w:fldData>
                </w:fldChar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.DATA </w:instrText>
              </w:r>
              <w:r w:rsidR="00150E8B" w:rsidRPr="005D78A9">
                <w:rPr>
                  <w:rStyle w:val="a4"/>
                  <w:sz w:val="16"/>
                  <w:szCs w:val="16"/>
                </w:rPr>
              </w:r>
              <w:r w:rsidR="00150E8B" w:rsidRPr="005D78A9">
                <w:rPr>
                  <w:rStyle w:val="a4"/>
                  <w:sz w:val="16"/>
                  <w:szCs w:val="16"/>
                </w:rPr>
                <w:fldChar w:fldCharType="end"/>
              </w:r>
              <w:r w:rsidR="00921558" w:rsidRPr="005D78A9">
                <w:rPr>
                  <w:rStyle w:val="a4"/>
                  <w:sz w:val="16"/>
                  <w:szCs w:val="16"/>
                </w:rPr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9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 xml:space="preserve">TNV 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64.12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4.7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2.1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2.0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11" w:tooltip="Lawrence, 2006 #755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Lawrence&lt;/Author&gt;&lt;Year&gt;2006&lt;/Year&gt;&lt;RecNum&gt;755&lt;/RecNum&gt;&lt;IDText&gt;Lawrence_etal_2006surf&lt;/IDText&gt;&lt;DisplayText&gt;&lt;style face="superscript"&gt;11&lt;/style&gt;&lt;/DisplayText&gt;&lt;record&gt;&lt;rec-number&gt;755&lt;/rec-number&gt;&lt;foreign-keys&gt;&lt;key app="EN" db-id="22ep95pskva926eatdqpf9dazppdd92tspt9" timestamp="1306925352"&gt;755&lt;/key&gt;&lt;/foreign-keys&gt;&lt;ref-type name="Journal Article"&gt;17&lt;/ref-type&gt;&lt;contributors&gt;&lt;authors&gt;&lt;author&gt;Lawrence, Jesse F.&lt;/author&gt;&lt;author&gt;Wiens, Douglas A.&lt;/author&gt;&lt;author&gt;Nyblade, Andrew A.&lt;/author&gt;&lt;author&gt;Anandakrishnan, Sridhar&lt;/author&gt;&lt;author&gt;Shore, Patrick J.&lt;/author&gt;&lt;author&gt;Voigt, Donald&lt;/author&gt;&lt;/authors&gt;&lt;/contributors&gt;&lt;titles&gt;&lt;title&gt;Crust and upper mantle structure of the Transantarctic Mountains and surrounding regions from receiver functions, surface waves, and gravity: Implications for uplift models&lt;/title&gt;&lt;secondary-title&gt;Geochem. Geophys. Geosyst.&lt;/secondary-title&gt;&lt;/titles&gt;&lt;periodical&gt;&lt;full-title&gt;Geochem. Geophys. Geosyst.&lt;/full-title&gt;&lt;/periodical&gt;&lt;pages&gt;Q10011&lt;/pages&gt;&lt;volume&gt;7&lt;/volume&gt;&lt;number&gt;10&lt;/number&gt;&lt;keywords&gt;&lt;keyword&gt;Transantarctic Mountains&lt;/keyword&gt;&lt;keyword&gt;receiver functions&lt;/keyword&gt;&lt;keyword&gt;crustal thickness&lt;/keyword&gt;&lt;keyword&gt;phase velocity&lt;/keyword&gt;&lt;keyword&gt;flexure&lt;/keyword&gt;&lt;keyword&gt;thermal anomaly&lt;/keyword&gt;&lt;keyword&gt;7203 Seismology: Body waves&lt;/keyword&gt;&lt;keyword&gt;7205 Seismology: Continental crust&lt;/keyword&gt;&lt;keyword&gt;7218 Seismology: Lithosphere&lt;/keyword&gt;&lt;/keywords&gt;&lt;dates&gt;&lt;year&gt;2006&lt;/year&gt;&lt;/dates&gt;&lt;publisher&gt;AGU&lt;/publisher&gt;&lt;isbn&gt;1525-2027&lt;/isbn&gt;&lt;label&gt;Lawrence_etal_2006surf&lt;/label&gt;&lt;urls&gt;&lt;related-urls&gt;&lt;url&gt;http://dx.doi.org/10.1029/2006GC001282&lt;/url&gt;&lt;/related-urls&gt;&lt;/urls&gt;&lt;electronic-resource-num&gt;10.1029/2006gc001282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11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 xml:space="preserve">UPTW 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109.0396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7.5797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2.39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1.1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9" w:tooltip="Chaput, 2014 #1165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>
                  <w:fldData xml:space="preserve">PEVuZE5vdGU+PENpdGU+PEF1dGhvcj5DaGFwdXQ8L0F1dGhvcj48WWVhcj4yMDE0PC9ZZWFyPjxS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</w:fldData>
                </w:fldChar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</w:instrText>
              </w:r>
              <w:r w:rsidR="00150E8B" w:rsidRPr="005D78A9">
                <w:rPr>
                  <w:rStyle w:val="a4"/>
                  <w:sz w:val="16"/>
                  <w:szCs w:val="16"/>
                </w:rPr>
                <w:fldChar w:fldCharType="begin">
                  <w:fldData xml:space="preserve">PEVuZE5vdGU+PENpdGU+PEF1dGhvcj5DaGFwdXQ8L0F1dGhvcj48WWVhcj4yMDE0PC9ZZWFyPjxS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</w:fldData>
                </w:fldChar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.DATA </w:instrText>
              </w:r>
              <w:r w:rsidR="00150E8B" w:rsidRPr="005D78A9">
                <w:rPr>
                  <w:rStyle w:val="a4"/>
                  <w:sz w:val="16"/>
                  <w:szCs w:val="16"/>
                </w:rPr>
              </w:r>
              <w:r w:rsidR="00150E8B" w:rsidRPr="005D78A9">
                <w:rPr>
                  <w:rStyle w:val="a4"/>
                  <w:sz w:val="16"/>
                  <w:szCs w:val="16"/>
                </w:rPr>
                <w:fldChar w:fldCharType="end"/>
              </w:r>
              <w:r w:rsidR="00921558" w:rsidRPr="005D78A9">
                <w:rPr>
                  <w:rStyle w:val="a4"/>
                  <w:sz w:val="16"/>
                  <w:szCs w:val="16"/>
                </w:rPr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9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VNDA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61.8456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7.5139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5.6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5.0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11" w:tooltip="Lawrence, 2006 #755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Lawrence&lt;/Author&gt;&lt;Year&gt;2006&lt;/Year&gt;&lt;RecNum&gt;755&lt;/RecNum&gt;&lt;IDText&gt;Lawrence_etal_2006surf&lt;/IDText&gt;&lt;DisplayText&gt;&lt;style face="superscript"&gt;11&lt;/style&gt;&lt;/DisplayText&gt;&lt;record&gt;&lt;rec-number&gt;755&lt;/rec-number&gt;&lt;foreign-keys&gt;&lt;key app="EN" db-id="22ep95pskva926eatdqpf9dazppdd92tspt9" timestamp="1306925352"&gt;755&lt;/key&gt;&lt;/foreign-keys&gt;&lt;ref-type name="Journal Article"&gt;17&lt;/ref-type&gt;&lt;contributors&gt;&lt;authors&gt;&lt;author&gt;Lawrence, Jesse F.&lt;/author&gt;&lt;author&gt;Wiens, Douglas A.&lt;/author&gt;&lt;author&gt;Nyblade, Andrew A.&lt;/author&gt;&lt;author&gt;Anandakrishnan, Sridhar&lt;/author&gt;&lt;author&gt;Shore, Patrick J.&lt;/author&gt;&lt;author&gt;Voigt, Donald&lt;/author&gt;&lt;/authors&gt;&lt;/contributors&gt;&lt;titles&gt;&lt;title&gt;Crust and upper mantle structure of the Transantarctic Mountains and surrounding regions from receiver functions, surface waves, and gravity: Implications for uplift models&lt;/title&gt;&lt;secondary-title&gt;Geochem. Geophys. Geosyst.&lt;/secondary-title&gt;&lt;/titles&gt;&lt;periodical&gt;&lt;full-title&gt;Geochem. Geophys. Geosyst.&lt;/full-title&gt;&lt;/periodical&gt;&lt;pages&gt;Q10011&lt;/pages&gt;&lt;volume&gt;7&lt;/volume&gt;&lt;number&gt;10&lt;/number&gt;&lt;keywords&gt;&lt;keyword&gt;Transantarctic Mountains&lt;/keyword&gt;&lt;keyword&gt;receiver functions&lt;/keyword&gt;&lt;keyword&gt;crustal thickness&lt;/keyword&gt;&lt;keyword&gt;phase velocity&lt;/keyword&gt;&lt;keyword&gt;flexure&lt;/keyword&gt;&lt;keyword&gt;thermal anomaly&lt;/keyword&gt;&lt;keyword&gt;7203 Seismology: Body waves&lt;/keyword&gt;&lt;keyword&gt;7205 Seismology: Continental crust&lt;/keyword&gt;&lt;keyword&gt;7218 Seismology: Lithosphere&lt;/keyword&gt;&lt;/keywords&gt;&lt;dates&gt;&lt;year&gt;2006&lt;/year&gt;&lt;/dates&gt;&lt;publisher&gt;AGU&lt;/publisher&gt;&lt;isbn&gt;1525-2027&lt;/isbn&gt;&lt;label&gt;Lawrence_etal_2006surf&lt;/label&gt;&lt;urls&gt;&lt;related-urls&gt;&lt;url&gt;http://dx.doi.org/10.1029/2006GC001282&lt;/url&gt;&lt;/related-urls&gt;&lt;/urls&gt;&lt;electronic-resource-num&gt;10.1029/2006gc001282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11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**VNDA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61.846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7.5139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5.0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4.4</w:t>
            </w:r>
          </w:p>
        </w:tc>
        <w:tc>
          <w:tcPr>
            <w:tcW w:w="1111" w:type="pct"/>
          </w:tcPr>
          <w:p w:rsidR="00B269B1" w:rsidRPr="00B269B1" w:rsidRDefault="00921558" w:rsidP="00BF30BE">
            <w:pPr>
              <w:rPr>
                <w:sz w:val="16"/>
                <w:szCs w:val="16"/>
              </w:rPr>
            </w:pPr>
            <w:r w:rsidRPr="00BF30BE">
              <w:rPr>
                <w:sz w:val="16"/>
                <w:szCs w:val="16"/>
              </w:rPr>
              <w:fldChar w:fldCharType="begin">
                <w:fldData xml:space="preserve">PEVuZE5vdGU+PENpdGU+PEF1dGhvcj5CYW5uaXN0ZXI8L0F1dGhvcj48WWVhcj4yMDAzPC9ZZWFy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</w:fldData>
              </w:fldChar>
            </w:r>
            <w:r w:rsidR="00BF30BE">
              <w:rPr>
                <w:sz w:val="16"/>
                <w:szCs w:val="16"/>
              </w:rPr>
              <w:instrText xml:space="preserve"> ADDIN EN.CITE </w:instrText>
            </w:r>
            <w:r w:rsidR="00BF30BE">
              <w:rPr>
                <w:sz w:val="16"/>
                <w:szCs w:val="16"/>
              </w:rPr>
              <w:fldChar w:fldCharType="begin">
                <w:fldData xml:space="preserve">PEVuZE5vdGU+PENpdGU+PEF1dGhvcj5CYW5uaXN0ZXI8L0F1dGhvcj48WWVhcj4yMDAzPC9ZZWFy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</w:fldData>
              </w:fldChar>
            </w:r>
            <w:r w:rsidR="00BF30BE">
              <w:rPr>
                <w:sz w:val="16"/>
                <w:szCs w:val="16"/>
              </w:rPr>
              <w:instrText xml:space="preserve"> ADDIN EN.CITE.DATA </w:instrText>
            </w:r>
            <w:r w:rsidR="00BF30BE">
              <w:rPr>
                <w:sz w:val="16"/>
                <w:szCs w:val="16"/>
              </w:rPr>
            </w:r>
            <w:r w:rsidR="00BF30BE">
              <w:rPr>
                <w:sz w:val="16"/>
                <w:szCs w:val="16"/>
              </w:rPr>
              <w:fldChar w:fldCharType="end"/>
            </w:r>
            <w:r w:rsidRPr="00BF30BE">
              <w:rPr>
                <w:sz w:val="16"/>
                <w:szCs w:val="16"/>
              </w:rPr>
            </w:r>
            <w:r w:rsidRPr="00BF30BE">
              <w:rPr>
                <w:sz w:val="16"/>
                <w:szCs w:val="16"/>
              </w:rPr>
              <w:fldChar w:fldCharType="separate"/>
            </w:r>
            <w:hyperlink w:anchor="_ENREF_5" w:tooltip="Bannister, 2003 #1116" w:history="1">
              <w:r w:rsidR="00BF30BE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5</w:t>
              </w:r>
            </w:hyperlink>
            <w:r w:rsidR="00BF30BE" w:rsidRPr="00BF30BE">
              <w:rPr>
                <w:noProof/>
                <w:sz w:val="16"/>
                <w:szCs w:val="16"/>
                <w:vertAlign w:val="superscript"/>
              </w:rPr>
              <w:t>,</w:t>
            </w:r>
            <w:hyperlink w:anchor="_ENREF_17" w:tooltip="Finotello, 2011 #781" w:history="1">
              <w:r w:rsidR="00BF30BE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17</w:t>
              </w:r>
            </w:hyperlink>
            <w:r w:rsidRPr="00BF30BE">
              <w:rPr>
                <w:sz w:val="16"/>
                <w:szCs w:val="16"/>
              </w:rPr>
              <w:fldChar w:fldCharType="end"/>
            </w:r>
            <w:hyperlink w:anchor="_ENREF_17" w:tooltip="Finotello, 2011 #781" w:history="1"/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**VNDA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61.853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7.5172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5.3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4.7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18" w:tooltip="Hansen, 2009 #762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Hansen&lt;/Author&gt;&lt;Year&gt;2009&lt;/Year&gt;&lt;RecNum&gt;762&lt;/RecNum&gt;&lt;IDText&gt;Hansen_etal_2009&lt;/IDText&gt;&lt;DisplayText&gt;&lt;style face="superscript"&gt;18&lt;/style&gt;&lt;/DisplayText&gt;&lt;record&gt;&lt;rec-number&gt;762&lt;/rec-number&gt;&lt;foreign-keys&gt;&lt;key app="EN" db-id="22ep95pskva926eatdqpf9dazppdd92tspt9" timestamp="1308532933"&gt;762&lt;/key&gt;&lt;/foreign-keys&gt;&lt;ref-type name="Journal Article"&gt;17&lt;/ref-type&gt;&lt;contributors&gt;&lt;authors&gt;&lt;author&gt;Hansen, Samantha E.&lt;/author&gt;&lt;author&gt;Julià, Jordi&lt;/author&gt;&lt;author&gt;Nyblade, Andrew A.&lt;/author&gt;&lt;author&gt;Pyle, Moira L.&lt;/author&gt;&lt;author&gt;Wiens, Douglas A.&lt;/author&gt;&lt;author&gt;Anandakrishnan, Sridhar&lt;/author&gt;&lt;/authors&gt;&lt;/contributors&gt;&lt;titles&gt;&lt;title&gt;Using S wave receiver functions to estimate crustal structure beneath ice sheets: An application to the Transantarctic Mountains and East Antarctic craton&lt;/title&gt;&lt;secondary-title&gt;Geochem. Geophys. Geosyst.&lt;/secondary-title&gt;&lt;/titles&gt;&lt;periodical&gt;&lt;full-title&gt;Geochem. Geophys. Geosyst.&lt;/full-title&gt;&lt;/periodical&gt;&lt;pages&gt;Q08014&lt;/pages&gt;&lt;volume&gt;10&lt;/volume&gt;&lt;number&gt;8&lt;/number&gt;&lt;keywords&gt;&lt;keyword&gt;S wave receiver functions&lt;/keyword&gt;&lt;keyword&gt;ice sheets&lt;/keyword&gt;&lt;keyword&gt;Antarctica&lt;/keyword&gt;&lt;keyword&gt;Transantarctic Mountains&lt;/keyword&gt;&lt;keyword&gt;0902 Exploration Geophysics: Computational methods: seismic&lt;/keyword&gt;&lt;keyword&gt;9310 Geographic Location: Antarctica&lt;/keyword&gt;&lt;keyword&gt;8103 Tectonophysics: Continental cratons&lt;/keyword&gt;&lt;/keywords&gt;&lt;dates&gt;&lt;year&gt;2009&lt;/year&gt;&lt;/dates&gt;&lt;publisher&gt;AGU&lt;/publisher&gt;&lt;isbn&gt;1525-2027&lt;/isbn&gt;&lt;label&gt;Hansen_etal_2009&lt;/label&gt;&lt;urls&gt;&lt;related-urls&gt;&lt;url&gt;http://dx.doi.org/10.1029/2009GC002576&lt;/url&gt;&lt;/related-urls&gt;&lt;/urls&gt;&lt;electronic-resource-num&gt;10.1029/2009gc002576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18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VOSTOK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06.48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8.28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0.0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6.5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28" w:tooltip="Studinger, 2003 #1099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Studinger&lt;/Author&gt;&lt;Year&gt;2003&lt;/Year&gt;&lt;RecNum&gt;1099&lt;/RecNum&gt;&lt;IDText&gt;Studinger_etal_2003geoph&lt;/IDText&gt;&lt;DisplayText&gt;&lt;style face="superscript"&gt;28&lt;/style&gt;&lt;/DisplayText&gt;&lt;record&gt;&lt;rec-number&gt;1099&lt;/rec-number&gt;&lt;foreign-keys&gt;&lt;key app="EN" db-id="22ep95pskva926eatdqpf9dazppdd92tspt9" timestamp="1369728478"&gt;1099&lt;/key&gt;&lt;/foreign-keys&gt;&lt;ref-type name="Journal Article"&gt;17&lt;/ref-type&gt;&lt;contributors&gt;&lt;authors&gt;&lt;author&gt;Studinger, Michael&lt;/author&gt;&lt;author&gt;Karner, Garry D.&lt;/author&gt;&lt;author&gt;Bell, Robin E.&lt;/author&gt;&lt;author&gt;Levin, Vadim&lt;/author&gt;&lt;author&gt;Raymond, Carol A.&lt;/author&gt;&lt;author&gt;Tikku, Anahita&lt;/author&gt;&lt;/authors&gt;&lt;/contributors&gt;&lt;titles&gt;&lt;title&gt;Geophysical models for the tectonic framework of the Lake Vostok region, East Antarctica&lt;/title&gt;&lt;secondary-title&gt;Earth and Planetary Science Letters&lt;/secondary-title&gt;&lt;/titles&gt;&lt;periodical&gt;&lt;full-title&gt;Earth and Planetary Science Letters&lt;/full-title&gt;&lt;/periodical&gt;&lt;pages&gt;663-677&lt;/pages&gt;&lt;volume&gt;216&lt;/volume&gt;&lt;number&gt;4&lt;/number&gt;&lt;dates&gt;&lt;year&gt;2003&lt;/year&gt;&lt;/dates&gt;&lt;label&gt;Studinger_etal_2003geoph&lt;/label&gt;&lt;urls&gt;&lt;/urls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28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**VOSTOK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06.48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8.28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5.0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1.5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29" w:tooltip="Isanina, 2009 #1100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Isanina&lt;/Author&gt;&lt;Year&gt;2009&lt;/Year&gt;&lt;RecNum&gt;1100&lt;/RecNum&gt;&lt;IDText&gt;Isanina_etal_2009&lt;/IDText&gt;&lt;DisplayText&gt;&lt;style face="superscript"&gt;29&lt;/style&gt;&lt;/DisplayText&gt;&lt;record&gt;&lt;rec-number&gt;1100&lt;/rec-number&gt;&lt;foreign-keys&gt;&lt;key app="EN" db-id="22ep95pskva926eatdqpf9dazppdd92tspt9" timestamp="1369730106"&gt;1100&lt;/key&gt;&lt;/foreign-keys&gt;&lt;ref-type name="Journal Article"&gt;17&lt;/ref-type&gt;&lt;contributors&gt;&lt;authors&gt;&lt;author&gt;Isanina, E. V.&lt;/author&gt;&lt;author&gt;Krupnova, N. A.&lt;/author&gt;&lt;author&gt;Popov, S. V.&lt;/author&gt;&lt;author&gt;Masolov, V. N.&lt;/author&gt;&lt;author&gt;Lukin, V. V.&lt;/author&gt;&lt;/authors&gt;&lt;/contributors&gt;&lt;titles&gt;&lt;title&gt;Deep structure of the Vostok Basin, East Antarctica as deduced from seismological observations&lt;/title&gt;&lt;secondary-title&gt;Geotectonics&lt;/secondary-title&gt;&lt;alt-title&gt;Geotecton.&lt;/alt-title&gt;&lt;/titles&gt;&lt;periodical&gt;&lt;full-title&gt;Geotectonics&lt;/full-title&gt;&lt;/periodical&gt;&lt;pages&gt;221-225&lt;/pages&gt;&lt;volume&gt;43&lt;/volume&gt;&lt;number&gt;3&lt;/number&gt;&lt;dates&gt;&lt;year&gt;2009&lt;/year&gt;&lt;pub-dates&gt;&lt;date&gt;2009/05/01&lt;/date&gt;&lt;/pub-dates&gt;&lt;/dates&gt;&lt;publisher&gt;SP MAIK Nauka/Interperiodica&lt;/publisher&gt;&lt;isbn&gt;0016-8521&lt;/isbn&gt;&lt;label&gt;Isanina_etal_2009&lt;/label&gt;&lt;urls&gt;&lt;related-urls&gt;&lt;url&gt;http://dx.doi.org/10.1134/S0016852109030042&lt;/url&gt;&lt;/related-urls&gt;&lt;/urls&gt;&lt;electronic-resource-num&gt;10.1134/s0016852109030042&lt;/electronic-resource-num&gt;&lt;language&gt;English&lt;/language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29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WA-AM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31.5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64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8.0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1.0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30" w:tooltip="Eittreim, 1994 #1110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Eittreim&lt;/Author&gt;&lt;Year&gt;1994&lt;/Year&gt;&lt;RecNum&gt;1110&lt;/RecNum&gt;&lt;IDText&gt;Eittreim_1994&lt;/IDText&gt;&lt;DisplayText&gt;&lt;style face="superscript"&gt;30&lt;/style&gt;&lt;/DisplayText&gt;&lt;record&gt;&lt;rec-number&gt;1110&lt;/rec-number&gt;&lt;foreign-keys&gt;&lt;key app="EN" db-id="22ep95pskva926eatdqpf9dazppdd92tspt9" timestamp="1369902292"&gt;1110&lt;/key&gt;&lt;/foreign-keys&gt;&lt;ref-type name="Journal Article"&gt;17&lt;/ref-type&gt;&lt;contributors&gt;&lt;authors&gt;&lt;author&gt;Eittreim, Stephen L.&lt;/author&gt;&lt;/authors&gt;&lt;/contributors&gt;&lt;titles&gt;&lt;title&gt;Transition from continental to oceanic crust on the Wilkes-Adelie margin of Antarctica&lt;/title&gt;&lt;secondary-title&gt;Journal of Geophysical Research: Solid Earth&lt;/secondary-title&gt;&lt;/titles&gt;&lt;periodical&gt;&lt;full-title&gt;Journal of Geophysical Research: Solid Earth&lt;/full-title&gt;&lt;/periodical&gt;&lt;pages&gt;24189-24205&lt;/pages&gt;&lt;volume&gt;99&lt;/volume&gt;&lt;number&gt;B12&lt;/number&gt;&lt;keywords&gt;&lt;keyword&gt;3025 Marine seismics&lt;/keyword&gt;&lt;keyword&gt;7218 Lithosphere&lt;/keyword&gt;&lt;keyword&gt;8000 Structural geology&lt;/keyword&gt;&lt;keyword&gt;9310 Information Related to Geographic Region: Antarctica&lt;/keyword&gt;&lt;/keywords&gt;&lt;dates&gt;&lt;year&gt;1994&lt;/year&gt;&lt;/dates&gt;&lt;isbn&gt;2156-2202&lt;/isbn&gt;&lt;label&gt;Eittreim_1994&lt;/label&gt;&lt;urls&gt;&lt;related-urls&gt;&lt;url&gt;http://dx.doi.org/10.1029/94JB01903&lt;/url&gt;&lt;/related-urls&gt;&lt;/urls&gt;&lt;electronic-resource-num&gt;10.1029/94jb01903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30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WA-AN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32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63.2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2.0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6.3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30" w:tooltip="Eittreim, 1994 #1110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Eittreim&lt;/Author&gt;&lt;Year&gt;1994&lt;/Year&gt;&lt;RecNum&gt;1110&lt;/RecNum&gt;&lt;IDText&gt;Eittreim_1994&lt;/IDText&gt;&lt;DisplayText&gt;&lt;style face="superscript"&gt;30&lt;/style&gt;&lt;/DisplayText&gt;&lt;record&gt;&lt;rec-number&gt;1110&lt;/rec-number&gt;&lt;foreign-keys&gt;&lt;key app="EN" db-id="22ep95pskva926eatdqpf9dazppdd92tspt9" timestamp="1369902292"&gt;1110&lt;/key&gt;&lt;/foreign-keys&gt;&lt;ref-type name="Journal Article"&gt;17&lt;/ref-type&gt;&lt;contributors&gt;&lt;authors&gt;&lt;author&gt;Eittreim, Stephen L.&lt;/author&gt;&lt;/authors&gt;&lt;/contributors&gt;&lt;titles&gt;&lt;title&gt;Transition from continental to oceanic crust on the Wilkes-Adelie margin of Antarctica&lt;/title&gt;&lt;secondary-title&gt;Journal of Geophysical Research: Solid Earth&lt;/secondary-title&gt;&lt;/titles&gt;&lt;periodical&gt;&lt;full-title&gt;Journal of Geophysical Research: Solid Earth&lt;/full-title&gt;&lt;/periodical&gt;&lt;pages&gt;24189-24205&lt;/pages&gt;&lt;volume&gt;99&lt;/volume&gt;&lt;number&gt;B12&lt;/number&gt;&lt;keywords&gt;&lt;keyword&gt;3025 Marine seismics&lt;/keyword&gt;&lt;keyword&gt;7218 Lithosphere&lt;/keyword&gt;&lt;keyword&gt;8000 Structural geology&lt;/keyword&gt;&lt;keyword&gt;9310 Information Related to Geographic Region: Antarctica&lt;/keyword&gt;&lt;/keywords&gt;&lt;dates&gt;&lt;year&gt;1994&lt;/year&gt;&lt;/dates&gt;&lt;isbn&gt;2156-2202&lt;/isbn&gt;&lt;label&gt;Eittreim_1994&lt;/label&gt;&lt;urls&gt;&lt;related-urls&gt;&lt;url&gt;http://dx.doi.org/10.1029/94JB01903&lt;/url&gt;&lt;/related-urls&gt;&lt;/urls&gt;&lt;electronic-resource-num&gt;10.1029/94jb01903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30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WA-BM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41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65.1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6.0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8.7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30" w:tooltip="Eittreim, 1994 #1110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Eittreim&lt;/Author&gt;&lt;Year&gt;1994&lt;/Year&gt;&lt;RecNum&gt;1110&lt;/RecNum&gt;&lt;IDText&gt;Eittreim_1994&lt;/IDText&gt;&lt;DisplayText&gt;&lt;style face="superscript"&gt;30&lt;/style&gt;&lt;/DisplayText&gt;&lt;record&gt;&lt;rec-number&gt;1110&lt;/rec-number&gt;&lt;foreign-keys&gt;&lt;key app="EN" db-id="22ep95pskva926eatdqpf9dazppdd92tspt9" timestamp="1369902292"&gt;1110&lt;/key&gt;&lt;/foreign-keys&gt;&lt;ref-type name="Journal Article"&gt;17&lt;/ref-type&gt;&lt;contributors&gt;&lt;authors&gt;&lt;author&gt;Eittreim, Stephen L.&lt;/author&gt;&lt;/authors&gt;&lt;/contributors&gt;&lt;titles&gt;&lt;title&gt;Transition from continental to oceanic crust on the Wilkes-Adelie margin of Antarctica&lt;/title&gt;&lt;secondary-title&gt;Journal of Geophysical Research: Solid Earth&lt;/secondary-title&gt;&lt;/titles&gt;&lt;periodical&gt;&lt;full-title&gt;Journal of Geophysical Research: Solid Earth&lt;/full-title&gt;&lt;/periodical&gt;&lt;pages&gt;24189-24205&lt;/pages&gt;&lt;volume&gt;99&lt;/volume&gt;&lt;number&gt;B12&lt;/number&gt;&lt;keywords&gt;&lt;keyword&gt;3025 Marine seismics&lt;/keyword&gt;&lt;keyword&gt;7218 Lithosphere&lt;/keyword&gt;&lt;keyword&gt;8000 Structural geology&lt;/keyword&gt;&lt;keyword&gt;9310 Information Related to Geographic Region: Antarctica&lt;/keyword&gt;&lt;/keywords&gt;&lt;dates&gt;&lt;year&gt;1994&lt;/year&gt;&lt;/dates&gt;&lt;isbn&gt;2156-2202&lt;/isbn&gt;&lt;label&gt;Eittreim_1994&lt;/label&gt;&lt;urls&gt;&lt;related-urls&gt;&lt;url&gt;http://dx.doi.org/10.1029/94JB01903&lt;/url&gt;&lt;/related-urls&gt;&lt;/urls&gt;&lt;electronic-resource-num&gt;10.1029/94jb01903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30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WA-BN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41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64.1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7.0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0.6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30" w:tooltip="Eittreim, 1994 #1110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Eittreim&lt;/Author&gt;&lt;Year&gt;1994&lt;/Year&gt;&lt;RecNum&gt;1110&lt;/RecNum&gt;&lt;IDText&gt;Eittreim_1994&lt;/IDText&gt;&lt;DisplayText&gt;&lt;style face="superscript"&gt;30&lt;/style&gt;&lt;/DisplayText&gt;&lt;record&gt;&lt;rec-number&gt;1110&lt;/rec-number&gt;&lt;foreign-keys&gt;&lt;key app="EN" db-id="22ep95pskva926eatdqpf9dazppdd92tspt9" timestamp="1369902292"&gt;1110&lt;/key&gt;&lt;/foreign-keys&gt;&lt;ref-type name="Journal Article"&gt;17&lt;/ref-type&gt;&lt;contributors&gt;&lt;authors&gt;&lt;author&gt;Eittreim, Stephen L.&lt;/author&gt;&lt;/authors&gt;&lt;/contributors&gt;&lt;titles&gt;&lt;title&gt;Transition from continental to oceanic crust on the Wilkes-Adelie margin of Antarctica&lt;/title&gt;&lt;secondary-title&gt;Journal of Geophysical Research: Solid Earth&lt;/secondary-title&gt;&lt;/titles&gt;&lt;periodical&gt;&lt;full-title&gt;Journal of Geophysical Research: Solid Earth&lt;/full-title&gt;&lt;/periodical&gt;&lt;pages&gt;24189-24205&lt;/pages&gt;&lt;volume&gt;99&lt;/volume&gt;&lt;number&gt;B12&lt;/number&gt;&lt;keywords&gt;&lt;keyword&gt;3025 Marine seismics&lt;/keyword&gt;&lt;keyword&gt;7218 Lithosphere&lt;/keyword&gt;&lt;keyword&gt;8000 Structural geology&lt;/keyword&gt;&lt;keyword&gt;9310 Information Related to Geographic Region: Antarctica&lt;/keyword&gt;&lt;/keywords&gt;&lt;dates&gt;&lt;year&gt;1994&lt;/year&gt;&lt;/dates&gt;&lt;isbn&gt;2156-2202&lt;/isbn&gt;&lt;label&gt;Eittreim_1994&lt;/label&gt;&lt;urls&gt;&lt;related-urls&gt;&lt;url&gt;http://dx.doi.org/10.1029/94JB01903&lt;/url&gt;&lt;/related-urls&gt;&lt;/urls&gt;&lt;electronic-resource-num&gt;10.1029/94jb01903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30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WA-BS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41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65.6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3.0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4.1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30" w:tooltip="Eittreim, 1994 #1110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Eittreim&lt;/Author&gt;&lt;Year&gt;1994&lt;/Year&gt;&lt;RecNum&gt;1110&lt;/RecNum&gt;&lt;IDText&gt;Eittreim_1994&lt;/IDText&gt;&lt;DisplayText&gt;&lt;style face="superscript"&gt;30&lt;/style&gt;&lt;/DisplayText&gt;&lt;record&gt;&lt;rec-number&gt;1110&lt;/rec-number&gt;&lt;foreign-keys&gt;&lt;key app="EN" db-id="22ep95pskva926eatdqpf9dazppdd92tspt9" timestamp="1369902292"&gt;1110&lt;/key&gt;&lt;/foreign-keys&gt;&lt;ref-type name="Journal Article"&gt;17&lt;/ref-type&gt;&lt;contributors&gt;&lt;authors&gt;&lt;author&gt;Eittreim, Stephen L.&lt;/author&gt;&lt;/authors&gt;&lt;/contributors&gt;&lt;titles&gt;&lt;title&gt;Transition from continental to oceanic crust on the Wilkes-Adelie margin of Antarctica&lt;/title&gt;&lt;secondary-title&gt;Journal of Geophysical Research: Solid Earth&lt;/secondary-title&gt;&lt;/titles&gt;&lt;periodical&gt;&lt;full-title&gt;Journal of Geophysical Research: Solid Earth&lt;/full-title&gt;&lt;/periodical&gt;&lt;pages&gt;24189-24205&lt;/pages&gt;&lt;volume&gt;99&lt;/volume&gt;&lt;number&gt;B12&lt;/number&gt;&lt;keywords&gt;&lt;keyword&gt;3025 Marine seismics&lt;/keyword&gt;&lt;keyword&gt;7218 Lithosphere&lt;/keyword&gt;&lt;keyword&gt;8000 Structural geology&lt;/keyword&gt;&lt;keyword&gt;9310 Information Related to Geographic Region: Antarctica&lt;/keyword&gt;&lt;/keywords&gt;&lt;dates&gt;&lt;year&gt;1994&lt;/year&gt;&lt;/dates&gt;&lt;isbn&gt;2156-2202&lt;/isbn&gt;&lt;label&gt;Eittreim_1994&lt;/label&gt;&lt;urls&gt;&lt;related-urls&gt;&lt;url&gt;http://dx.doi.org/10.1029/94JB01903&lt;/url&gt;&lt;/related-urls&gt;&lt;/urls&gt;&lt;electronic-resource-num&gt;10.1029/94jb01903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30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 xml:space="preserve">WAIS 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111.7776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9.4181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5.57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3.8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9" w:tooltip="Chaput, 2014 #1165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>
                  <w:fldData xml:space="preserve">PEVuZE5vdGU+PENpdGU+PEF1dGhvcj5DaGFwdXQ8L0F1dGhvcj48WWVhcj4yMDE0PC9ZZWFyPjxS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</w:fldData>
                </w:fldChar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</w:instrText>
              </w:r>
              <w:r w:rsidR="00150E8B" w:rsidRPr="005D78A9">
                <w:rPr>
                  <w:rStyle w:val="a4"/>
                  <w:sz w:val="16"/>
                  <w:szCs w:val="16"/>
                </w:rPr>
                <w:fldChar w:fldCharType="begin">
                  <w:fldData xml:space="preserve">PEVuZE5vdGU+PENpdGU+PEF1dGhvcj5DaGFwdXQ8L0F1dGhvcj48WWVhcj4yMDE0PC9ZZWFyPjxS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</w:fldData>
                </w:fldChar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.DATA </w:instrText>
              </w:r>
              <w:r w:rsidR="00150E8B" w:rsidRPr="005D78A9">
                <w:rPr>
                  <w:rStyle w:val="a4"/>
                  <w:sz w:val="16"/>
                  <w:szCs w:val="16"/>
                </w:rPr>
              </w:r>
              <w:r w:rsidR="00150E8B" w:rsidRPr="005D78A9">
                <w:rPr>
                  <w:rStyle w:val="a4"/>
                  <w:sz w:val="16"/>
                  <w:szCs w:val="16"/>
                </w:rPr>
                <w:fldChar w:fldCharType="end"/>
              </w:r>
              <w:r w:rsidR="00921558" w:rsidRPr="005D78A9">
                <w:rPr>
                  <w:rStyle w:val="a4"/>
                  <w:sz w:val="16"/>
                  <w:szCs w:val="16"/>
                </w:rPr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9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WEIGEL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9.622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4.275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4.0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2.5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6" w:tooltip="Bayer, 2009 #1008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Bayer&lt;/Author&gt;&lt;Year&gt;2009&lt;/Year&gt;&lt;RecNum&gt;1008&lt;/RecNum&gt;&lt;IDText&gt;Bayer_etal_2009&lt;/IDText&gt;&lt;DisplayText&gt;&lt;style face="superscript"&gt;6&lt;/style&gt;&lt;/DisplayText&gt;&lt;record&gt;&lt;rec-number&gt;1008&lt;/rec-number&gt;&lt;foreign-keys&gt;&lt;key app="EN" db-id="22ep95pskva926eatdqpf9dazppdd92tspt9" timestamp="1358991902"&gt;1008&lt;/key&gt;&lt;/foreign-keys&gt;&lt;ref-type name="Journal Article"&gt;17&lt;/ref-type&gt;&lt;contributors&gt;&lt;authors&gt;&lt;author&gt;Bayer, Bettina&lt;/author&gt;&lt;author&gt;Geissler, Wolfram H.&lt;/author&gt;&lt;author&gt;Eckstaller, A.&lt;/author&gt;&lt;author&gt;Jokat, Wilfried&lt;/author&gt;&lt;/authors&gt;&lt;/contributors&gt;&lt;titles&gt;&lt;title&gt;Seismic imaging of the crust beneath Dronning Maud Land, East Antarctica&lt;/title&gt;&lt;secondary-title&gt;Geophysical Journal International&lt;/secondary-title&gt;&lt;/titles&gt;&lt;periodical&gt;&lt;full-title&gt;Geophysical Journal International&lt;/full-title&gt;&lt;/periodical&gt;&lt;pages&gt;860-876&lt;/pages&gt;&lt;volume&gt;178&lt;/volume&gt;&lt;number&gt;2&lt;/number&gt;&lt;keywords&gt;&lt;keyword&gt;Controlled source seismology&lt;/keyword&gt;&lt;keyword&gt;Cratons&lt;/keyword&gt;&lt;keyword&gt;Crustal structure&lt;/keyword&gt;&lt;keyword&gt;Antarctica&lt;/keyword&gt;&lt;/keywords&gt;&lt;dates&gt;&lt;year&gt;2009&lt;/year&gt;&lt;/dates&gt;&lt;publisher&gt;Blackwell Publishing Ltd&lt;/publisher&gt;&lt;isbn&gt;1365-246X&lt;/isbn&gt;&lt;label&gt;Bayer_etal_2009&lt;/label&gt;&lt;urls&gt;&lt;related-urls&gt;&lt;url&gt;http://dx.doi.org/10.1111/j.1365-246X.2009.04196.x&lt;/url&gt;&lt;/related-urls&gt;&lt;/urls&gt;&lt;electronic-resource-num&gt;10.1111/j.1365-246X.2009.04196.x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6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 xml:space="preserve">WHIT 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104.3867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82.6823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1.5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0.2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9" w:tooltip="Chaput, 2014 #1165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>
                  <w:fldData xml:space="preserve">PEVuZE5vdGU+PENpdGU+PEF1dGhvcj5DaGFwdXQ8L0F1dGhvcj48WWVhcj4yMDE0PC9ZZWFyPjxS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</w:fldData>
                </w:fldChar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</w:instrText>
              </w:r>
              <w:r w:rsidR="00150E8B" w:rsidRPr="005D78A9">
                <w:rPr>
                  <w:rStyle w:val="a4"/>
                  <w:sz w:val="16"/>
                  <w:szCs w:val="16"/>
                </w:rPr>
                <w:fldChar w:fldCharType="begin">
                  <w:fldData xml:space="preserve">PEVuZE5vdGU+PENpdGU+PEF1dGhvcj5DaGFwdXQ8L0F1dGhvcj48WWVhcj4yMDE0PC9ZZWFyPjxS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</w:fldData>
                </w:fldChar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.DATA </w:instrText>
              </w:r>
              <w:r w:rsidR="00150E8B" w:rsidRPr="005D78A9">
                <w:rPr>
                  <w:rStyle w:val="a4"/>
                  <w:sz w:val="16"/>
                  <w:szCs w:val="16"/>
                </w:rPr>
              </w:r>
              <w:r w:rsidR="00150E8B" w:rsidRPr="005D78A9">
                <w:rPr>
                  <w:rStyle w:val="a4"/>
                  <w:sz w:val="16"/>
                  <w:szCs w:val="16"/>
                </w:rPr>
                <w:fldChar w:fldCharType="end"/>
              </w:r>
              <w:r w:rsidR="00921558" w:rsidRPr="005D78A9">
                <w:rPr>
                  <w:rStyle w:val="a4"/>
                  <w:sz w:val="16"/>
                  <w:szCs w:val="16"/>
                </w:rPr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9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 xml:space="preserve">WILS 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80.5587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80.0396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0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9.3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9" w:tooltip="Chaput, 2014 #1165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>
                  <w:fldData xml:space="preserve">PEVuZE5vdGU+PENpdGU+PEF1dGhvcj5DaGFwdXQ8L0F1dGhvcj48WWVhcj4yMDE0PC9ZZWFyPjxS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</w:fldData>
                </w:fldChar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</w:instrText>
              </w:r>
              <w:r w:rsidR="00150E8B" w:rsidRPr="005D78A9">
                <w:rPr>
                  <w:rStyle w:val="a4"/>
                  <w:sz w:val="16"/>
                  <w:szCs w:val="16"/>
                </w:rPr>
                <w:fldChar w:fldCharType="begin">
                  <w:fldData xml:space="preserve">PEVuZE5vdGU+PENpdGU+PEF1dGhvcj5DaGFwdXQ8L0F1dGhvcj48WWVhcj4yMDE0PC9ZZWFyPjxS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</w:fldData>
                </w:fldChar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.DATA </w:instrText>
              </w:r>
              <w:r w:rsidR="00150E8B" w:rsidRPr="005D78A9">
                <w:rPr>
                  <w:rStyle w:val="a4"/>
                  <w:sz w:val="16"/>
                  <w:szCs w:val="16"/>
                </w:rPr>
              </w:r>
              <w:r w:rsidR="00150E8B" w:rsidRPr="005D78A9">
                <w:rPr>
                  <w:rStyle w:val="a4"/>
                  <w:sz w:val="16"/>
                  <w:szCs w:val="16"/>
                </w:rPr>
                <w:fldChar w:fldCharType="end"/>
              </w:r>
              <w:r w:rsidR="00921558" w:rsidRPr="005D78A9">
                <w:rPr>
                  <w:rStyle w:val="a4"/>
                  <w:sz w:val="16"/>
                  <w:szCs w:val="16"/>
                </w:rPr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9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WM72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1.524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2.144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50.0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7.4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6" w:tooltip="Bayer, 2009 #1008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Bayer&lt;/Author&gt;&lt;Year&gt;2009&lt;/Year&gt;&lt;RecNum&gt;1008&lt;/RecNum&gt;&lt;IDText&gt;Bayer_etal_2009&lt;/IDText&gt;&lt;DisplayText&gt;&lt;style face="superscript"&gt;6&lt;/style&gt;&lt;/DisplayText&gt;&lt;record&gt;&lt;rec-number&gt;1008&lt;/rec-number&gt;&lt;foreign-keys&gt;&lt;key app="EN" db-id="22ep95pskva926eatdqpf9dazppdd92tspt9" timestamp="1358991902"&gt;1008&lt;/key&gt;&lt;/foreign-keys&gt;&lt;ref-type name="Journal Article"&gt;17&lt;/ref-type&gt;&lt;contributors&gt;&lt;authors&gt;&lt;author&gt;Bayer, Bettina&lt;/author&gt;&lt;author&gt;Geissler, Wolfram H.&lt;/author&gt;&lt;author&gt;Eckstaller, A.&lt;/author&gt;&lt;author&gt;Jokat, Wilfried&lt;/author&gt;&lt;/authors&gt;&lt;/contributors&gt;&lt;titles&gt;&lt;title&gt;Seismic imaging of the crust beneath Dronning Maud Land, East Antarctica&lt;/title&gt;&lt;secondary-title&gt;Geophysical Journal International&lt;/secondary-title&gt;&lt;/titles&gt;&lt;periodical&gt;&lt;full-title&gt;Geophysical Journal International&lt;/full-title&gt;&lt;/periodical&gt;&lt;pages&gt;860-876&lt;/pages&gt;&lt;volume&gt;178&lt;/volume&gt;&lt;number&gt;2&lt;/number&gt;&lt;keywords&gt;&lt;keyword&gt;Controlled source seismology&lt;/keyword&gt;&lt;keyword&gt;Cratons&lt;/keyword&gt;&lt;keyword&gt;Crustal structure&lt;/keyword&gt;&lt;keyword&gt;Antarctica&lt;/keyword&gt;&lt;/keywords&gt;&lt;dates&gt;&lt;year&gt;2009&lt;/year&gt;&lt;/dates&gt;&lt;publisher&gt;Blackwell Publishing Ltd&lt;/publisher&gt;&lt;isbn&gt;1365-246X&lt;/isbn&gt;&lt;label&gt;Bayer_etal_2009&lt;/label&gt;&lt;urls&gt;&lt;related-urls&gt;&lt;url&gt;http://dx.doi.org/10.1111/j.1365-246X.2009.04196.x&lt;/url&gt;&lt;/related-urls&gt;&lt;/urls&gt;&lt;electronic-resource-num&gt;10.1111/j.1365-246X.2009.04196.x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6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WM73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1.562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1.437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5.0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3.6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6" w:tooltip="Bayer, 2009 #1008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Bayer&lt;/Author&gt;&lt;Year&gt;2009&lt;/Year&gt;&lt;RecNum&gt;1008&lt;/RecNum&gt;&lt;IDText&gt;Bayer_etal_2009&lt;/IDText&gt;&lt;DisplayText&gt;&lt;style face="superscript"&gt;6&lt;/style&gt;&lt;/DisplayText&gt;&lt;record&gt;&lt;rec-number&gt;1008&lt;/rec-number&gt;&lt;foreign-keys&gt;&lt;key app="EN" db-id="22ep95pskva926eatdqpf9dazppdd92tspt9" timestamp="1358991902"&gt;1008&lt;/key&gt;&lt;/foreign-keys&gt;&lt;ref-type name="Journal Article"&gt;17&lt;/ref-type&gt;&lt;contributors&gt;&lt;authors&gt;&lt;author&gt;Bayer, Bettina&lt;/author&gt;&lt;author&gt;Geissler, Wolfram H.&lt;/author&gt;&lt;author&gt;Eckstaller, A.&lt;/author&gt;&lt;author&gt;Jokat, Wilfried&lt;/author&gt;&lt;/authors&gt;&lt;/contributors&gt;&lt;titles&gt;&lt;title&gt;Seismic imaging of the crust beneath Dronning Maud Land, East Antarctica&lt;/title&gt;&lt;secondary-title&gt;Geophysical Journal International&lt;/secondary-title&gt;&lt;/titles&gt;&lt;periodical&gt;&lt;full-title&gt;Geophysical Journal International&lt;/full-title&gt;&lt;/periodical&gt;&lt;pages&gt;860-876&lt;/pages&gt;&lt;volume&gt;178&lt;/volume&gt;&lt;number&gt;2&lt;/number&gt;&lt;keywords&gt;&lt;keyword&gt;Controlled source seismology&lt;/keyword&gt;&lt;keyword&gt;Cratons&lt;/keyword&gt;&lt;keyword&gt;Crustal structure&lt;/keyword&gt;&lt;keyword&gt;Antarctica&lt;/keyword&gt;&lt;/keywords&gt;&lt;dates&gt;&lt;year&gt;2009&lt;/year&gt;&lt;/dates&gt;&lt;publisher&gt;Blackwell Publishing Ltd&lt;/publisher&gt;&lt;isbn&gt;1365-246X&lt;/isbn&gt;&lt;label&gt;Bayer_etal_2009&lt;/label&gt;&lt;urls&gt;&lt;related-urls&gt;&lt;url&gt;http://dx.doi.org/10.1111/j.1365-246X.2009.04196.x&lt;/url&gt;&lt;/related-urls&gt;&lt;/urls&gt;&lt;electronic-resource-num&gt;10.1111/j.1365-246X.2009.04196.x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6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WM79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3.215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2.04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51.0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48.6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6" w:tooltip="Bayer, 2009 #1008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Bayer&lt;/Author&gt;&lt;Year&gt;2009&lt;/Year&gt;&lt;RecNum&gt;1008&lt;/RecNum&gt;&lt;IDText&gt;Bayer_etal_2009&lt;/IDText&gt;&lt;DisplayText&gt;&lt;style face="superscript"&gt;6&lt;/style&gt;&lt;/DisplayText&gt;&lt;record&gt;&lt;rec-number&gt;1008&lt;/rec-number&gt;&lt;foreign-keys&gt;&lt;key app="EN" db-id="22ep95pskva926eatdqpf9dazppdd92tspt9" timestamp="1358991902"&gt;1008&lt;/key&gt;&lt;/foreign-keys&gt;&lt;ref-type name="Journal Article"&gt;17&lt;/ref-type&gt;&lt;contributors&gt;&lt;authors&gt;&lt;author&gt;Bayer, Bettina&lt;/author&gt;&lt;author&gt;Geissler, Wolfram H.&lt;/author&gt;&lt;author&gt;Eckstaller, A.&lt;/author&gt;&lt;author&gt;Jokat, Wilfried&lt;/author&gt;&lt;/authors&gt;&lt;/contributors&gt;&lt;titles&gt;&lt;title&gt;Seismic imaging of the crust beneath Dronning Maud Land, East Antarctica&lt;/title&gt;&lt;secondary-title&gt;Geophysical Journal International&lt;/secondary-title&gt;&lt;/titles&gt;&lt;periodical&gt;&lt;full-title&gt;Geophysical Journal International&lt;/full-title&gt;&lt;/periodical&gt;&lt;pages&gt;860-876&lt;/pages&gt;&lt;volume&gt;178&lt;/volume&gt;&lt;number&gt;2&lt;/number&gt;&lt;keywords&gt;&lt;keyword&gt;Controlled source seismology&lt;/keyword&gt;&lt;keyword&gt;Cratons&lt;/keyword&gt;&lt;keyword&gt;Crustal structure&lt;/keyword&gt;&lt;keyword&gt;Antarctica&lt;/keyword&gt;&lt;/keywords&gt;&lt;dates&gt;&lt;year&gt;2009&lt;/year&gt;&lt;/dates&gt;&lt;publisher&gt;Blackwell Publishing Ltd&lt;/publisher&gt;&lt;isbn&gt;1365-246X&lt;/isbn&gt;&lt;label&gt;Bayer_etal_2009&lt;/label&gt;&lt;urls&gt;&lt;related-urls&gt;&lt;url&gt;http://dx.doi.org/10.1111/j.1365-246X.2009.04196.x&lt;/url&gt;&lt;/related-urls&gt;&lt;/urls&gt;&lt;electronic-resource-num&gt;10.1111/j.1365-246X.2009.04196.x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6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 xml:space="preserve">WNDY 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119.4129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82.3695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3.17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2.2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9" w:tooltip="Chaput, 2014 #1165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>
                  <w:fldData xml:space="preserve">PEVuZE5vdGU+PENpdGU+PEF1dGhvcj5DaGFwdXQ8L0F1dGhvcj48WWVhcj4yMDE0PC9ZZWFyPjxS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</w:fldData>
                </w:fldChar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</w:instrText>
              </w:r>
              <w:r w:rsidR="00150E8B" w:rsidRPr="005D78A9">
                <w:rPr>
                  <w:rStyle w:val="a4"/>
                  <w:sz w:val="16"/>
                  <w:szCs w:val="16"/>
                </w:rPr>
                <w:fldChar w:fldCharType="begin">
                  <w:fldData xml:space="preserve">PEVuZE5vdGU+PENpdGU+PEF1dGhvcj5DaGFwdXQ8L0F1dGhvcj48WWVhcj4yMDE0PC9ZZWFyPjxS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</w:fldData>
                </w:fldChar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.DATA </w:instrText>
              </w:r>
              <w:r w:rsidR="00150E8B" w:rsidRPr="005D78A9">
                <w:rPr>
                  <w:rStyle w:val="a4"/>
                  <w:sz w:val="16"/>
                  <w:szCs w:val="16"/>
                </w:rPr>
              </w:r>
              <w:r w:rsidR="00150E8B" w:rsidRPr="005D78A9">
                <w:rPr>
                  <w:rStyle w:val="a4"/>
                  <w:sz w:val="16"/>
                  <w:szCs w:val="16"/>
                </w:rPr>
                <w:fldChar w:fldCharType="end"/>
              </w:r>
              <w:r w:rsidR="00921558" w:rsidRPr="005D78A9">
                <w:rPr>
                  <w:rStyle w:val="a4"/>
                  <w:sz w:val="16"/>
                  <w:szCs w:val="16"/>
                </w:rPr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9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WRS10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172.386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7.0717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8.5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9.0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19" w:tooltip="Trey, 1999 #1109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Trey&lt;/Author&gt;&lt;Year&gt;1999&lt;/Year&gt;&lt;RecNum&gt;1109&lt;/RecNum&gt;&lt;IDText&gt;Trey_etal_1999&lt;/IDText&gt;&lt;DisplayText&gt;&lt;style face="superscript"&gt;19&lt;/style&gt;&lt;/DisplayText&gt;&lt;record&gt;&lt;rec-number&gt;1109&lt;/rec-number&gt;&lt;foreign-keys&gt;&lt;key app="EN" db-id="22ep95pskva926eatdqpf9dazppdd92tspt9" timestamp="1369898499"&gt;1109&lt;/key&gt;&lt;/foreign-keys&gt;&lt;ref-type name="Journal Article"&gt;17&lt;/ref-type&gt;&lt;contributors&gt;&lt;authors&gt;&lt;author&gt;Trey, Hans&lt;/author&gt;&lt;author&gt;Cooper, Alan K.&lt;/author&gt;&lt;author&gt;Pellis, Giulio&lt;/author&gt;&lt;author&gt;della Vedova, Bruno&lt;/author&gt;&lt;author&gt;Cochrane, Guy&lt;/author&gt;&lt;author&gt;Brancolini, Giuliano&lt;/author&gt;&lt;author&gt;Makris, Jannis&lt;/author&gt;&lt;/authors&gt;&lt;/contributors&gt;&lt;titles&gt;&lt;title&gt;Transect across the West Antarctic rift system in the Ross Sea, Antarctica&lt;/title&gt;&lt;secondary-title&gt;Tectonophysics&lt;/secondary-title&gt;&lt;/titles&gt;&lt;periodical&gt;&lt;full-title&gt;Tectonophysics&lt;/full-title&gt;&lt;/periodical&gt;&lt;pages&gt;61-74&lt;/pages&gt;&lt;volume&gt;301&lt;/volume&gt;&lt;number&gt;1–2&lt;/number&gt;&lt;keywords&gt;&lt;keyword&gt;wide-angle reflection/refraction&lt;/keyword&gt;&lt;keyword&gt;extension&lt;/keyword&gt;&lt;keyword&gt;continental rift&lt;/keyword&gt;&lt;keyword&gt;transtension&lt;/keyword&gt;&lt;keyword&gt;Ross Sea&lt;/keyword&gt;&lt;/keywords&gt;&lt;dates&gt;&lt;year&gt;1999&lt;/year&gt;&lt;/dates&gt;&lt;isbn&gt;0040-1951&lt;/isbn&gt;&lt;label&gt;Trey_etal_1999&lt;/label&gt;&lt;urls&gt;&lt;related-urls&gt;&lt;url&gt;http://www.sciencedirect.com/science/article/pii/S0040195198001553&lt;/url&gt;&lt;/related-urls&gt;&lt;/urls&gt;&lt;electronic-resource-num&gt;http://dx.doi.org/10.1016/S0040-1951(98)00155-3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19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WRS11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172.788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7.0755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6.5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7.0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19" w:tooltip="Trey, 1999 #1109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Trey&lt;/Author&gt;&lt;Year&gt;1999&lt;/Year&gt;&lt;RecNum&gt;1109&lt;/RecNum&gt;&lt;IDText&gt;Trey_etal_1999&lt;/IDText&gt;&lt;DisplayText&gt;&lt;style face="superscript"&gt;19&lt;/style&gt;&lt;/DisplayText&gt;&lt;record&gt;&lt;rec-number&gt;1109&lt;/rec-number&gt;&lt;foreign-keys&gt;&lt;key app="EN" db-id="22ep95pskva926eatdqpf9dazppdd92tspt9" timestamp="1369898499"&gt;1109&lt;/key&gt;&lt;/foreign-keys&gt;&lt;ref-type name="Journal Article"&gt;17&lt;/ref-type&gt;&lt;contributors&gt;&lt;authors&gt;&lt;author&gt;Trey, Hans&lt;/author&gt;&lt;author&gt;Cooper, Alan K.&lt;/author&gt;&lt;author&gt;Pellis, Giulio&lt;/author&gt;&lt;author&gt;della Vedova, Bruno&lt;/author&gt;&lt;author&gt;Cochrane, Guy&lt;/author&gt;&lt;author&gt;Brancolini, Giuliano&lt;/author&gt;&lt;author&gt;Makris, Jannis&lt;/author&gt;&lt;/authors&gt;&lt;/contributors&gt;&lt;titles&gt;&lt;title&gt;Transect across the West Antarctic rift system in the Ross Sea, Antarctica&lt;/title&gt;&lt;secondary-title&gt;Tectonophysics&lt;/secondary-title&gt;&lt;/titles&gt;&lt;periodical&gt;&lt;full-title&gt;Tectonophysics&lt;/full-title&gt;&lt;/periodical&gt;&lt;pages&gt;61-74&lt;/pages&gt;&lt;volume&gt;301&lt;/volume&gt;&lt;number&gt;1–2&lt;/number&gt;&lt;keywords&gt;&lt;keyword&gt;wide-angle reflection/refraction&lt;/keyword&gt;&lt;keyword&gt;extension&lt;/keyword&gt;&lt;keyword&gt;continental rift&lt;/keyword&gt;&lt;keyword&gt;transtension&lt;/keyword&gt;&lt;keyword&gt;Ross Sea&lt;/keyword&gt;&lt;/keywords&gt;&lt;dates&gt;&lt;year&gt;1999&lt;/year&gt;&lt;/dates&gt;&lt;isbn&gt;0040-1951&lt;/isbn&gt;&lt;label&gt;Trey_etal_1999&lt;/label&gt;&lt;urls&gt;&lt;related-urls&gt;&lt;url&gt;http://www.sciencedirect.com/science/article/pii/S0040195198001553&lt;/url&gt;&lt;/related-urls&gt;&lt;/urls&gt;&lt;electronic-resource-num&gt;http://dx.doi.org/10.1016/S0040-1951(98)00155-3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19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WRS12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173.203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7.0892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4.5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5.0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19" w:tooltip="Trey, 1999 #1109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Trey&lt;/Author&gt;&lt;Year&gt;1999&lt;/Year&gt;&lt;RecNum&gt;1109&lt;/RecNum&gt;&lt;IDText&gt;Trey_etal_1999&lt;/IDText&gt;&lt;DisplayText&gt;&lt;style face="superscript"&gt;19&lt;/style&gt;&lt;/DisplayText&gt;&lt;record&gt;&lt;rec-number&gt;1109&lt;/rec-number&gt;&lt;foreign-keys&gt;&lt;key app="EN" db-id="22ep95pskva926eatdqpf9dazppdd92tspt9" timestamp="1369898499"&gt;1109&lt;/key&gt;&lt;/foreign-keys&gt;&lt;ref-type name="Journal Article"&gt;17&lt;/ref-type&gt;&lt;contributors&gt;&lt;authors&gt;&lt;author&gt;Trey, Hans&lt;/author&gt;&lt;author&gt;Cooper, Alan K.&lt;/author&gt;&lt;author&gt;Pellis, Giulio&lt;/author&gt;&lt;author&gt;della Vedova, Bruno&lt;/author&gt;&lt;author&gt;Cochrane, Guy&lt;/author&gt;&lt;author&gt;Brancolini, Giuliano&lt;/author&gt;&lt;author&gt;Makris, Jannis&lt;/author&gt;&lt;/authors&gt;&lt;/contributors&gt;&lt;titles&gt;&lt;title&gt;Transect across the West Antarctic rift system in the Ross Sea, Antarctica&lt;/title&gt;&lt;secondary-title&gt;Tectonophysics&lt;/secondary-title&gt;&lt;/titles&gt;&lt;periodical&gt;&lt;full-title&gt;Tectonophysics&lt;/full-title&gt;&lt;/periodical&gt;&lt;pages&gt;61-74&lt;/pages&gt;&lt;volume&gt;301&lt;/volume&gt;&lt;number&gt;1–2&lt;/number&gt;&lt;keywords&gt;&lt;keyword&gt;wide-angle reflection/refraction&lt;/keyword&gt;&lt;keyword&gt;extension&lt;/keyword&gt;&lt;keyword&gt;continental rift&lt;/keyword&gt;&lt;keyword&gt;transtension&lt;/keyword&gt;&lt;keyword&gt;Ross Sea&lt;/keyword&gt;&lt;/keywords&gt;&lt;dates&gt;&lt;year&gt;1999&lt;/year&gt;&lt;/dates&gt;&lt;isbn&gt;0040-1951&lt;/isbn&gt;&lt;label&gt;Trey_etal_1999&lt;/label&gt;&lt;urls&gt;&lt;related-urls&gt;&lt;url&gt;http://www.sciencedirect.com/science/article/pii/S0040195198001553&lt;/url&gt;&lt;/related-urls&gt;&lt;/urls&gt;&lt;electronic-resource-num&gt;http://dx.doi.org/10.1016/S0040-1951(98)00155-3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19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WRS14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174.005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7.1055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3.5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4.0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19" w:tooltip="Trey, 1999 #1109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Trey&lt;/Author&gt;&lt;Year&gt;1999&lt;/Year&gt;&lt;RecNum&gt;1109&lt;/RecNum&gt;&lt;IDText&gt;Trey_etal_1999&lt;/IDText&gt;&lt;DisplayText&gt;&lt;style face="superscript"&gt;19&lt;/style&gt;&lt;/DisplayText&gt;&lt;record&gt;&lt;rec-number&gt;1109&lt;/rec-number&gt;&lt;foreign-keys&gt;&lt;key app="EN" db-id="22ep95pskva926eatdqpf9dazppdd92tspt9" timestamp="1369898499"&gt;1109&lt;/key&gt;&lt;/foreign-keys&gt;&lt;ref-type name="Journal Article"&gt;17&lt;/ref-type&gt;&lt;contributors&gt;&lt;authors&gt;&lt;author&gt;Trey, Hans&lt;/author&gt;&lt;author&gt;Cooper, Alan K.&lt;/author&gt;&lt;author&gt;Pellis, Giulio&lt;/author&gt;&lt;author&gt;della Vedova, Bruno&lt;/author&gt;&lt;author&gt;Cochrane, Guy&lt;/author&gt;&lt;author&gt;Brancolini, Giuliano&lt;/author&gt;&lt;author&gt;Makris, Jannis&lt;/author&gt;&lt;/authors&gt;&lt;/contributors&gt;&lt;titles&gt;&lt;title&gt;Transect across the West Antarctic rift system in the Ross Sea, Antarctica&lt;/title&gt;&lt;secondary-title&gt;Tectonophysics&lt;/secondary-title&gt;&lt;/titles&gt;&lt;periodical&gt;&lt;full-title&gt;Tectonophysics&lt;/full-title&gt;&lt;/periodical&gt;&lt;pages&gt;61-74&lt;/pages&gt;&lt;volume&gt;301&lt;/volume&gt;&lt;number&gt;1–2&lt;/number&gt;&lt;keywords&gt;&lt;keyword&gt;wide-angle reflection/refraction&lt;/keyword&gt;&lt;keyword&gt;extension&lt;/keyword&gt;&lt;keyword&gt;continental rift&lt;/keyword&gt;&lt;keyword&gt;transtension&lt;/keyword&gt;&lt;keyword&gt;Ross Sea&lt;/keyword&gt;&lt;/keywords&gt;&lt;dates&gt;&lt;year&gt;1999&lt;/year&gt;&lt;/dates&gt;&lt;isbn&gt;0040-1951&lt;/isbn&gt;&lt;label&gt;Trey_etal_1999&lt;/label&gt;&lt;urls&gt;&lt;related-urls&gt;&lt;url&gt;http://www.sciencedirect.com/science/article/pii/S0040195198001553&lt;/url&gt;&lt;/related-urls&gt;&lt;/urls&gt;&lt;electronic-resource-num&gt;http://dx.doi.org/10.1016/S0040-1951(98)00155-3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19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WRS17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175.215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7.1052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0.4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1.0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19" w:tooltip="Trey, 1999 #1109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Trey&lt;/Author&gt;&lt;Year&gt;1999&lt;/Year&gt;&lt;RecNum&gt;1109&lt;/RecNum&gt;&lt;IDText&gt;Trey_etal_1999&lt;/IDText&gt;&lt;DisplayText&gt;&lt;style face="superscript"&gt;19&lt;/style&gt;&lt;/DisplayText&gt;&lt;record&gt;&lt;rec-number&gt;1109&lt;/rec-number&gt;&lt;foreign-keys&gt;&lt;key app="EN" db-id="22ep95pskva926eatdqpf9dazppdd92tspt9" timestamp="1369898499"&gt;1109&lt;/key&gt;&lt;/foreign-keys&gt;&lt;ref-type name="Journal Article"&gt;17&lt;/ref-type&gt;&lt;contributors&gt;&lt;authors&gt;&lt;author&gt;Trey, Hans&lt;/author&gt;&lt;author&gt;Cooper, Alan K.&lt;/author&gt;&lt;author&gt;Pellis, Giulio&lt;/author&gt;&lt;author&gt;della Vedova, Bruno&lt;/author&gt;&lt;author&gt;Cochrane, Guy&lt;/author&gt;&lt;author&gt;Brancolini, Giuliano&lt;/author&gt;&lt;author&gt;Makris, Jannis&lt;/author&gt;&lt;/authors&gt;&lt;/contributors&gt;&lt;titles&gt;&lt;title&gt;Transect across the West Antarctic rift system in the Ross Sea, Antarctica&lt;/title&gt;&lt;secondary-title&gt;Tectonophysics&lt;/secondary-title&gt;&lt;/titles&gt;&lt;periodical&gt;&lt;full-title&gt;Tectonophysics&lt;/full-title&gt;&lt;/periodical&gt;&lt;pages&gt;61-74&lt;/pages&gt;&lt;volume&gt;301&lt;/volume&gt;&lt;number&gt;1–2&lt;/number&gt;&lt;keywords&gt;&lt;keyword&gt;wide-angle reflection/refraction&lt;/keyword&gt;&lt;keyword&gt;extension&lt;/keyword&gt;&lt;keyword&gt;continental rift&lt;/keyword&gt;&lt;keyword&gt;transtension&lt;/keyword&gt;&lt;keyword&gt;Ross Sea&lt;/keyword&gt;&lt;/keywords&gt;&lt;dates&gt;&lt;year&gt;1999&lt;/year&gt;&lt;/dates&gt;&lt;isbn&gt;0040-1951&lt;/isbn&gt;&lt;label&gt;Trey_etal_1999&lt;/label&gt;&lt;urls&gt;&lt;related-urls&gt;&lt;url&gt;http://www.sciencedirect.com/science/article/pii/S0040195198001553&lt;/url&gt;&lt;/related-urls&gt;&lt;/urls&gt;&lt;electronic-resource-num&gt;http://dx.doi.org/10.1016/S0040-1951(98)00155-3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19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WRS21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176.826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7.1051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3.4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4.0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19" w:tooltip="Trey, 1999 #1109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Trey&lt;/Author&gt;&lt;Year&gt;1999&lt;/Year&gt;&lt;RecNum&gt;1109&lt;/RecNum&gt;&lt;IDText&gt;Trey_etal_1999&lt;/IDText&gt;&lt;DisplayText&gt;&lt;style face="superscript"&gt;19&lt;/style&gt;&lt;/DisplayText&gt;&lt;record&gt;&lt;rec-number&gt;1109&lt;/rec-number&gt;&lt;foreign-keys&gt;&lt;key app="EN" db-id="22ep95pskva926eatdqpf9dazppdd92tspt9" timestamp="1369898499"&gt;1109&lt;/key&gt;&lt;/foreign-keys&gt;&lt;ref-type name="Journal Article"&gt;17&lt;/ref-type&gt;&lt;contributors&gt;&lt;authors&gt;&lt;author&gt;Trey, Hans&lt;/author&gt;&lt;author&gt;Cooper, Alan K.&lt;/author&gt;&lt;author&gt;Pellis, Giulio&lt;/author&gt;&lt;author&gt;della Vedova, Bruno&lt;/author&gt;&lt;author&gt;Cochrane, Guy&lt;/author&gt;&lt;author&gt;Brancolini, Giuliano&lt;/author&gt;&lt;author&gt;Makris, Jannis&lt;/author&gt;&lt;/authors&gt;&lt;/contributors&gt;&lt;titles&gt;&lt;title&gt;Transect across the West Antarctic rift system in the Ross Sea, Antarctica&lt;/title&gt;&lt;secondary-title&gt;Tectonophysics&lt;/secondary-title&gt;&lt;/titles&gt;&lt;periodical&gt;&lt;full-title&gt;Tectonophysics&lt;/full-title&gt;&lt;/periodical&gt;&lt;pages&gt;61-74&lt;/pages&gt;&lt;volume&gt;301&lt;/volume&gt;&lt;number&gt;1–2&lt;/number&gt;&lt;keywords&gt;&lt;keyword&gt;wide-angle reflection/refraction&lt;/keyword&gt;&lt;keyword&gt;extension&lt;/keyword&gt;&lt;keyword&gt;continental rift&lt;/keyword&gt;&lt;keyword&gt;transtension&lt;/keyword&gt;&lt;keyword&gt;Ross Sea&lt;/keyword&gt;&lt;/keywords&gt;&lt;dates&gt;&lt;year&gt;1999&lt;/year&gt;&lt;/dates&gt;&lt;isbn&gt;0040-1951&lt;/isbn&gt;&lt;label&gt;Trey_etal_1999&lt;/label&gt;&lt;urls&gt;&lt;related-urls&gt;&lt;url&gt;http://www.sciencedirect.com/science/article/pii/S0040195198001553&lt;/url&gt;&lt;/related-urls&gt;&lt;/urls&gt;&lt;electronic-resource-num&gt;http://dx.doi.org/10.1016/S0040-1951(98)00155-3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19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WRS2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169.226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7.0939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5.5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6.0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19" w:tooltip="Trey, 1999 #1109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Trey&lt;/Author&gt;&lt;Year&gt;1999&lt;/Year&gt;&lt;RecNum&gt;1109&lt;/RecNum&gt;&lt;IDText&gt;Trey_etal_1999&lt;/IDText&gt;&lt;DisplayText&gt;&lt;style face="superscript"&gt;19&lt;/style&gt;&lt;/DisplayText&gt;&lt;record&gt;&lt;rec-number&gt;1109&lt;/rec-number&gt;&lt;foreign-keys&gt;&lt;key app="EN" db-id="22ep95pskva926eatdqpf9dazppdd92tspt9" timestamp="1369898499"&gt;1109&lt;/key&gt;&lt;/foreign-keys&gt;&lt;ref-type name="Journal Article"&gt;17&lt;/ref-type&gt;&lt;contributors&gt;&lt;authors&gt;&lt;author&gt;Trey, Hans&lt;/author&gt;&lt;author&gt;Cooper, Alan K.&lt;/author&gt;&lt;author&gt;Pellis, Giulio&lt;/author&gt;&lt;author&gt;della Vedova, Bruno&lt;/author&gt;&lt;author&gt;Cochrane, Guy&lt;/author&gt;&lt;author&gt;Brancolini, Giuliano&lt;/author&gt;&lt;author&gt;Makris, Jannis&lt;/author&gt;&lt;/authors&gt;&lt;/contributors&gt;&lt;titles&gt;&lt;title&gt;Transect across the West Antarctic rift system in the Ross Sea, Antarctica&lt;/title&gt;&lt;secondary-title&gt;Tectonophysics&lt;/secondary-title&gt;&lt;/titles&gt;&lt;periodical&gt;&lt;full-title&gt;Tectonophysics&lt;/full-title&gt;&lt;/periodical&gt;&lt;pages&gt;61-74&lt;/pages&gt;&lt;volume&gt;301&lt;/volume&gt;&lt;number&gt;1–2&lt;/number&gt;&lt;keywords&gt;&lt;keyword&gt;wide-angle reflection/refraction&lt;/keyword&gt;&lt;keyword&gt;extension&lt;/keyword&gt;&lt;keyword&gt;continental rift&lt;/keyword&gt;&lt;keyword&gt;transtension&lt;/keyword&gt;&lt;keyword&gt;Ross Sea&lt;/keyword&gt;&lt;/keywords&gt;&lt;dates&gt;&lt;year&gt;1999&lt;/year&gt;&lt;/dates&gt;&lt;isbn&gt;0040-1951&lt;/isbn&gt;&lt;label&gt;Trey_etal_1999&lt;/label&gt;&lt;urls&gt;&lt;related-urls&gt;&lt;url&gt;http://www.sciencedirect.com/science/article/pii/S0040195198001553&lt;/url&gt;&lt;/related-urls&gt;&lt;/urls&gt;&lt;electronic-resource-num&gt;http://dx.doi.org/10.1016/S0040-1951(98)00155-3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19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WRS25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178.445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7.1214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3.4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4.0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19" w:tooltip="Trey, 1999 #1109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Trey&lt;/Author&gt;&lt;Year&gt;1999&lt;/Year&gt;&lt;RecNum&gt;1109&lt;/RecNum&gt;&lt;IDText&gt;Trey_etal_1999&lt;/IDText&gt;&lt;DisplayText&gt;&lt;style face="superscript"&gt;19&lt;/style&gt;&lt;/DisplayText&gt;&lt;record&gt;&lt;rec-number&gt;1109&lt;/rec-number&gt;&lt;foreign-keys&gt;&lt;key app="EN" db-id="22ep95pskva926eatdqpf9dazppdd92tspt9" timestamp="1369898499"&gt;1109&lt;/key&gt;&lt;/foreign-keys&gt;&lt;ref-type name="Journal Article"&gt;17&lt;/ref-type&gt;&lt;contributors&gt;&lt;authors&gt;&lt;author&gt;Trey, Hans&lt;/author&gt;&lt;author&gt;Cooper, Alan K.&lt;/author&gt;&lt;author&gt;Pellis, Giulio&lt;/author&gt;&lt;author&gt;della Vedova, Bruno&lt;/author&gt;&lt;author&gt;Cochrane, Guy&lt;/author&gt;&lt;author&gt;Brancolini, Giuliano&lt;/author&gt;&lt;author&gt;Makris, Jannis&lt;/author&gt;&lt;/authors&gt;&lt;/contributors&gt;&lt;titles&gt;&lt;title&gt;Transect across the West Antarctic rift system in the Ross Sea, Antarctica&lt;/title&gt;&lt;secondary-title&gt;Tectonophysics&lt;/secondary-title&gt;&lt;/titles&gt;&lt;periodical&gt;&lt;full-title&gt;Tectonophysics&lt;/full-title&gt;&lt;/periodical&gt;&lt;pages&gt;61-74&lt;/pages&gt;&lt;volume&gt;301&lt;/volume&gt;&lt;number&gt;1–2&lt;/number&gt;&lt;keywords&gt;&lt;keyword&gt;wide-angle reflection/refraction&lt;/keyword&gt;&lt;keyword&gt;extension&lt;/keyword&gt;&lt;keyword&gt;continental rift&lt;/keyword&gt;&lt;keyword&gt;transtension&lt;/keyword&gt;&lt;keyword&gt;Ross Sea&lt;/keyword&gt;&lt;/keywords&gt;&lt;dates&gt;&lt;year&gt;1999&lt;/year&gt;&lt;/dates&gt;&lt;isbn&gt;0040-1951&lt;/isbn&gt;&lt;label&gt;Trey_etal_1999&lt;/label&gt;&lt;urls&gt;&lt;related-urls&gt;&lt;url&gt;http://www.sciencedirect.com/science/article/pii/S0040195198001553&lt;/url&gt;&lt;/related-urls&gt;&lt;/urls&gt;&lt;electronic-resource-num&gt;http://dx.doi.org/10.1016/S0040-1951(98)00155-3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19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WRS29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179.937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7.1218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3.3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4.0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19" w:tooltip="Trey, 1999 #1109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Trey&lt;/Author&gt;&lt;Year&gt;1999&lt;/Year&gt;&lt;RecNum&gt;1109&lt;/RecNum&gt;&lt;IDText&gt;Trey_etal_1999&lt;/IDText&gt;&lt;DisplayText&gt;&lt;style face="superscript"&gt;19&lt;/style&gt;&lt;/DisplayText&gt;&lt;record&gt;&lt;rec-number&gt;1109&lt;/rec-number&gt;&lt;foreign-keys&gt;&lt;key app="EN" db-id="22ep95pskva926eatdqpf9dazppdd92tspt9" timestamp="1369898499"&gt;1109&lt;/key&gt;&lt;/foreign-keys&gt;&lt;ref-type name="Journal Article"&gt;17&lt;/ref-type&gt;&lt;contributors&gt;&lt;authors&gt;&lt;author&gt;Trey, Hans&lt;/author&gt;&lt;author&gt;Cooper, Alan K.&lt;/author&gt;&lt;author&gt;Pellis, Giulio&lt;/author&gt;&lt;author&gt;della Vedova, Bruno&lt;/author&gt;&lt;author&gt;Cochrane, Guy&lt;/author&gt;&lt;author&gt;Brancolini, Giuliano&lt;/author&gt;&lt;author&gt;Makris, Jannis&lt;/author&gt;&lt;/authors&gt;&lt;/contributors&gt;&lt;titles&gt;&lt;title&gt;Transect across the West Antarctic rift system in the Ross Sea, Antarctica&lt;/title&gt;&lt;secondary-title&gt;Tectonophysics&lt;/secondary-title&gt;&lt;/titles&gt;&lt;periodical&gt;&lt;full-title&gt;Tectonophysics&lt;/full-title&gt;&lt;/periodical&gt;&lt;pages&gt;61-74&lt;/pages&gt;&lt;volume&gt;301&lt;/volume&gt;&lt;number&gt;1–2&lt;/number&gt;&lt;keywords&gt;&lt;keyword&gt;wide-angle reflection/refraction&lt;/keyword&gt;&lt;keyword&gt;extension&lt;/keyword&gt;&lt;keyword&gt;continental rift&lt;/keyword&gt;&lt;keyword&gt;transtension&lt;/keyword&gt;&lt;keyword&gt;Ross Sea&lt;/keyword&gt;&lt;/keywords&gt;&lt;dates&gt;&lt;year&gt;1999&lt;/year&gt;&lt;/dates&gt;&lt;isbn&gt;0040-1951&lt;/isbn&gt;&lt;label&gt;Trey_etal_1999&lt;/label&gt;&lt;urls&gt;&lt;related-urls&gt;&lt;url&gt;http://www.sciencedirect.com/science/article/pii/S0040195198001553&lt;/url&gt;&lt;/related-urls&gt;&lt;/urls&gt;&lt;electronic-resource-num&gt;http://dx.doi.org/10.1016/S0040-1951(98)00155-3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19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WRS3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169.618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7.1018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6.5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7.0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19" w:tooltip="Trey, 1999 #1109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Trey&lt;/Author&gt;&lt;Year&gt;1999&lt;/Year&gt;&lt;RecNum&gt;1109&lt;/RecNum&gt;&lt;IDText&gt;Trey_etal_1999&lt;/IDText&gt;&lt;DisplayText&gt;&lt;style face="superscript"&gt;19&lt;/style&gt;&lt;/DisplayText&gt;&lt;record&gt;&lt;rec-number&gt;1109&lt;/rec-number&gt;&lt;foreign-keys&gt;&lt;key app="EN" db-id="22ep95pskva926eatdqpf9dazppdd92tspt9" timestamp="1369898499"&gt;1109&lt;/key&gt;&lt;/foreign-keys&gt;&lt;ref-type name="Journal Article"&gt;17&lt;/ref-type&gt;&lt;contributors&gt;&lt;authors&gt;&lt;author&gt;Trey, Hans&lt;/author&gt;&lt;author&gt;Cooper, Alan K.&lt;/author&gt;&lt;author&gt;Pellis, Giulio&lt;/author&gt;&lt;author&gt;della Vedova, Bruno&lt;/author&gt;&lt;author&gt;Cochrane, Guy&lt;/author&gt;&lt;author&gt;Brancolini, Giuliano&lt;/author&gt;&lt;author&gt;Makris, Jannis&lt;/author&gt;&lt;/authors&gt;&lt;/contributors&gt;&lt;titles&gt;&lt;title&gt;Transect across the West Antarctic rift system in the Ross Sea, Antarctica&lt;/title&gt;&lt;secondary-title&gt;Tectonophysics&lt;/secondary-title&gt;&lt;/titles&gt;&lt;periodical&gt;&lt;full-title&gt;Tectonophysics&lt;/full-title&gt;&lt;/periodical&gt;&lt;pages&gt;61-74&lt;/pages&gt;&lt;volume&gt;301&lt;/volume&gt;&lt;number&gt;1–2&lt;/number&gt;&lt;keywords&gt;&lt;keyword&gt;wide-angle reflection/refraction&lt;/keyword&gt;&lt;keyword&gt;extension&lt;/keyword&gt;&lt;keyword&gt;continental rift&lt;/keyword&gt;&lt;keyword&gt;transtension&lt;/keyword&gt;&lt;keyword&gt;Ross Sea&lt;/keyword&gt;&lt;/keywords&gt;&lt;dates&gt;&lt;year&gt;1999&lt;/year&gt;&lt;/dates&gt;&lt;isbn&gt;0040-1951&lt;/isbn&gt;&lt;label&gt;Trey_etal_1999&lt;/label&gt;&lt;urls&gt;&lt;related-urls&gt;&lt;url&gt;http://www.sciencedirect.com/science/article/pii/S0040195198001553&lt;/url&gt;&lt;/related-urls&gt;&lt;/urls&gt;&lt;electronic-resource-num&gt;http://dx.doi.org/10.1016/S0040-1951(98)00155-3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19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WRS4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169.986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7.1021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6.5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7.0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19" w:tooltip="Trey, 1999 #1109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Trey&lt;/Author&gt;&lt;Year&gt;1999&lt;/Year&gt;&lt;RecNum&gt;1109&lt;/RecNum&gt;&lt;IDText&gt;Trey_etal_1999&lt;/IDText&gt;&lt;DisplayText&gt;&lt;style face="superscript"&gt;19&lt;/style&gt;&lt;/DisplayText&gt;&lt;record&gt;&lt;rec-number&gt;1109&lt;/rec-number&gt;&lt;foreign-keys&gt;&lt;key app="EN" db-id="22ep95pskva926eatdqpf9dazppdd92tspt9" timestamp="1369898499"&gt;1109&lt;/key&gt;&lt;/foreign-keys&gt;&lt;ref-type name="Journal Article"&gt;17&lt;/ref-type&gt;&lt;contributors&gt;&lt;authors&gt;&lt;author&gt;Trey, Hans&lt;/author&gt;&lt;author&gt;Cooper, Alan K.&lt;/author&gt;&lt;author&gt;Pellis, Giulio&lt;/author&gt;&lt;author&gt;della Vedova, Bruno&lt;/author&gt;&lt;author&gt;Cochrane, Guy&lt;/author&gt;&lt;author&gt;Brancolini, Giuliano&lt;/author&gt;&lt;author&gt;Makris, Jannis&lt;/author&gt;&lt;/authors&gt;&lt;/contributors&gt;&lt;titles&gt;&lt;title&gt;Transect across the West Antarctic rift system in the Ross Sea, Antarctica&lt;/title&gt;&lt;secondary-title&gt;Tectonophysics&lt;/secondary-title&gt;&lt;/titles&gt;&lt;periodical&gt;&lt;full-title&gt;Tectonophysics&lt;/full-title&gt;&lt;/periodical&gt;&lt;pages&gt;61-74&lt;/pages&gt;&lt;volume&gt;301&lt;/volume&gt;&lt;number&gt;1–2&lt;/number&gt;&lt;keywords&gt;&lt;keyword&gt;wide-angle reflection/refraction&lt;/keyword&gt;&lt;keyword&gt;extension&lt;/keyword&gt;&lt;keyword&gt;continental rift&lt;/keyword&gt;&lt;keyword&gt;transtension&lt;/keyword&gt;&lt;keyword&gt;Ross Sea&lt;/keyword&gt;&lt;/keywords&gt;&lt;dates&gt;&lt;year&gt;1999&lt;/year&gt;&lt;/dates&gt;&lt;isbn&gt;0040-1951&lt;/isbn&gt;&lt;label&gt;Trey_etal_1999&lt;/label&gt;&lt;urls&gt;&lt;related-urls&gt;&lt;url&gt;http://www.sciencedirect.com/science/article/pii/S0040195198001553&lt;/url&gt;&lt;/related-urls&gt;&lt;/urls&gt;&lt;electronic-resource-num&gt;http://dx.doi.org/10.1016/S0040-1951(98)00155-3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19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WRS6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170.773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7.0716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8.5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9.0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19" w:tooltip="Trey, 1999 #1109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Trey&lt;/Author&gt;&lt;Year&gt;1999&lt;/Year&gt;&lt;RecNum&gt;1109&lt;/RecNum&gt;&lt;IDText&gt;Trey_etal_1999&lt;/IDText&gt;&lt;DisplayText&gt;&lt;style face="superscript"&gt;19&lt;/style&gt;&lt;/DisplayText&gt;&lt;record&gt;&lt;rec-number&gt;1109&lt;/rec-number&gt;&lt;foreign-keys&gt;&lt;key app="EN" db-id="22ep95pskva926eatdqpf9dazppdd92tspt9" timestamp="1369898499"&gt;1109&lt;/key&gt;&lt;/foreign-keys&gt;&lt;ref-type name="Journal Article"&gt;17&lt;/ref-type&gt;&lt;contributors&gt;&lt;authors&gt;&lt;author&gt;Trey, Hans&lt;/author&gt;&lt;author&gt;Cooper, Alan K.&lt;/author&gt;&lt;author&gt;Pellis, Giulio&lt;/author&gt;&lt;author&gt;della Vedova, Bruno&lt;/author&gt;&lt;author&gt;Cochrane, Guy&lt;/author&gt;&lt;author&gt;Brancolini, Giuliano&lt;/author&gt;&lt;author&gt;Makris, Jannis&lt;/author&gt;&lt;/authors&gt;&lt;/contributors&gt;&lt;titles&gt;&lt;title&gt;Transect across the West Antarctic rift system in the Ross Sea, Antarctica&lt;/title&gt;&lt;secondary-title&gt;Tectonophysics&lt;/secondary-title&gt;&lt;/titles&gt;&lt;periodical&gt;&lt;full-title&gt;Tectonophysics&lt;/full-title&gt;&lt;/periodical&gt;&lt;pages&gt;61-74&lt;/pages&gt;&lt;volume&gt;301&lt;/volume&gt;&lt;number&gt;1–2&lt;/number&gt;&lt;keywords&gt;&lt;keyword&gt;wide-angle reflection/refraction&lt;/keyword&gt;&lt;keyword&gt;extension&lt;/keyword&gt;&lt;keyword&gt;continental rift&lt;/keyword&gt;&lt;keyword&gt;transtension&lt;/keyword&gt;&lt;keyword&gt;Ross Sea&lt;/keyword&gt;&lt;/keywords&gt;&lt;dates&gt;&lt;year&gt;1999&lt;/year&gt;&lt;/dates&gt;&lt;isbn&gt;0040-1951&lt;/isbn&gt;&lt;label&gt;Trey_etal_1999&lt;/label&gt;&lt;urls&gt;&lt;related-urls&gt;&lt;url&gt;http://www.sciencedirect.com/science/article/pii/S0040195198001553&lt;/url&gt;&lt;/related-urls&gt;&lt;/urls&gt;&lt;electronic-resource-num&gt;http://dx.doi.org/10.1016/S0040-1951(98)00155-3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19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WRS7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171.18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7.0539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19.6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0.0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19" w:tooltip="Trey, 1999 #1109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Trey&lt;/Author&gt;&lt;Year&gt;1999&lt;/Year&gt;&lt;RecNum&gt;1109&lt;/RecNum&gt;&lt;IDText&gt;Trey_etal_1999&lt;/IDText&gt;&lt;DisplayText&gt;&lt;style face="superscript"&gt;19&lt;/style&gt;&lt;/DisplayText&gt;&lt;record&gt;&lt;rec-number&gt;1109&lt;/rec-number&gt;&lt;foreign-keys&gt;&lt;key app="EN" db-id="22ep95pskva926eatdqpf9dazppdd92tspt9" timestamp="1369898499"&gt;1109&lt;/key&gt;&lt;/foreign-keys&gt;&lt;ref-type name="Journal Article"&gt;17&lt;/ref-type&gt;&lt;contributors&gt;&lt;authors&gt;&lt;author&gt;Trey, Hans&lt;/author&gt;&lt;author&gt;Cooper, Alan K.&lt;/author&gt;&lt;author&gt;Pellis, Giulio&lt;/author&gt;&lt;author&gt;della Vedova, Bruno&lt;/author&gt;&lt;author&gt;Cochrane, Guy&lt;/author&gt;&lt;author&gt;Brancolini, Giuliano&lt;/author&gt;&lt;author&gt;Makris, Jannis&lt;/author&gt;&lt;/authors&gt;&lt;/contributors&gt;&lt;titles&gt;&lt;title&gt;Transect across the West Antarctic rift system in the Ross Sea, Antarctica&lt;/title&gt;&lt;secondary-title&gt;Tectonophysics&lt;/secondary-title&gt;&lt;/titles&gt;&lt;periodical&gt;&lt;full-title&gt;Tectonophysics&lt;/full-title&gt;&lt;/periodical&gt;&lt;pages&gt;61-74&lt;/pages&gt;&lt;volume&gt;301&lt;/volume&gt;&lt;number&gt;1–2&lt;/number&gt;&lt;keywords&gt;&lt;keyword&gt;wide-angle reflection/refraction&lt;/keyword&gt;&lt;keyword&gt;extension&lt;/keyword&gt;&lt;keyword&gt;continental rift&lt;/keyword&gt;&lt;keyword&gt;transtension&lt;/keyword&gt;&lt;keyword&gt;Ross Sea&lt;/keyword&gt;&lt;/keywords&gt;&lt;dates&gt;&lt;year&gt;1999&lt;/year&gt;&lt;/dates&gt;&lt;isbn&gt;0040-1951&lt;/isbn&gt;&lt;label&gt;Trey_etal_1999&lt;/label&gt;&lt;urls&gt;&lt;related-urls&gt;&lt;url&gt;http://www.sciencedirect.com/science/article/pii/S0040195198001553&lt;/url&gt;&lt;/related-urls&gt;&lt;/urls&gt;&lt;electronic-resource-num&gt;http://dx.doi.org/10.1016/S0040-1951(98)00155-3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19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WRS8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171.58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7.0551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0.5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1.0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19" w:tooltip="Trey, 1999 #1109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Trey&lt;/Author&gt;&lt;Year&gt;1999&lt;/Year&gt;&lt;RecNum&gt;1109&lt;/RecNum&gt;&lt;IDText&gt;Trey_etal_1999&lt;/IDText&gt;&lt;DisplayText&gt;&lt;style face="superscript"&gt;19&lt;/style&gt;&lt;/DisplayText&gt;&lt;record&gt;&lt;rec-number&gt;1109&lt;/rec-number&gt;&lt;foreign-keys&gt;&lt;key app="EN" db-id="22ep95pskva926eatdqpf9dazppdd92tspt9" timestamp="1369898499"&gt;1109&lt;/key&gt;&lt;/foreign-keys&gt;&lt;ref-type name="Journal Article"&gt;17&lt;/ref-type&gt;&lt;contributors&gt;&lt;authors&gt;&lt;author&gt;Trey, Hans&lt;/author&gt;&lt;author&gt;Cooper, Alan K.&lt;/author&gt;&lt;author&gt;Pellis, Giulio&lt;/author&gt;&lt;author&gt;della Vedova, Bruno&lt;/author&gt;&lt;author&gt;Cochrane, Guy&lt;/author&gt;&lt;author&gt;Brancolini, Giuliano&lt;/author&gt;&lt;author&gt;Makris, Jannis&lt;/author&gt;&lt;/authors&gt;&lt;/contributors&gt;&lt;titles&gt;&lt;title&gt;Transect across the West Antarctic rift system in the Ross Sea, Antarctica&lt;/title&gt;&lt;secondary-title&gt;Tectonophysics&lt;/secondary-title&gt;&lt;/titles&gt;&lt;periodical&gt;&lt;full-title&gt;Tectonophysics&lt;/full-title&gt;&lt;/periodical&gt;&lt;pages&gt;61-74&lt;/pages&gt;&lt;volume&gt;301&lt;/volume&gt;&lt;number&gt;1–2&lt;/number&gt;&lt;keywords&gt;&lt;keyword&gt;wide-angle reflection/refraction&lt;/keyword&gt;&lt;keyword&gt;extension&lt;/keyword&gt;&lt;keyword&gt;continental rift&lt;/keyword&gt;&lt;keyword&gt;transtension&lt;/keyword&gt;&lt;keyword&gt;Ross Sea&lt;/keyword&gt;&lt;/keywords&gt;&lt;dates&gt;&lt;year&gt;1999&lt;/year&gt;&lt;/dates&gt;&lt;isbn&gt;0040-1951&lt;/isbn&gt;&lt;label&gt;Trey_etal_1999&lt;/label&gt;&lt;urls&gt;&lt;related-urls&gt;&lt;url&gt;http://www.sciencedirect.com/science/article/pii/S0040195198001553&lt;/url&gt;&lt;/related-urls&gt;&lt;/urls&gt;&lt;electronic-resource-num&gt;http://dx.doi.org/10.1016/S0040-1951(98)00155-3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19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WRS9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171.988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77.0641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0.5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21.0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19" w:tooltip="Trey, 1999 #1109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/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&lt;EndNote&gt;&lt;Cite&gt;&lt;Author&gt;Trey&lt;/Author&gt;&lt;Year&gt;1999&lt;/Year&gt;&lt;RecNum&gt;1109&lt;/RecNum&gt;&lt;IDText&gt;Trey_etal_1999&lt;/IDText&gt;&lt;DisplayText&gt;&lt;style face="superscript"&gt;19&lt;/style&gt;&lt;/DisplayText&gt;&lt;record&gt;&lt;rec-number&gt;1109&lt;/rec-number&gt;&lt;foreign-keys&gt;&lt;key app="EN" db-id="22ep95pskva926eatdqpf9dazppdd92tspt9" timestamp="1369898499"&gt;1109&lt;/key&gt;&lt;/foreign-keys&gt;&lt;ref-type name="Journal Article"&gt;17&lt;/ref-type&gt;&lt;contributors&gt;&lt;authors&gt;&lt;author&gt;Trey, Hans&lt;/author&gt;&lt;author&gt;Cooper, Alan K.&lt;/author&gt;&lt;author&gt;Pellis, Giulio&lt;/author&gt;&lt;author&gt;della Vedova, Bruno&lt;/author&gt;&lt;author&gt;Cochrane, Guy&lt;/author&gt;&lt;author&gt;Brancolini, Giuliano&lt;/author&gt;&lt;author&gt;Makris, Jannis&lt;/author&gt;&lt;/authors&gt;&lt;/contributors&gt;&lt;titles&gt;&lt;title&gt;Transect across the West Antarctic rift system in the Ross Sea, Antarctica&lt;/title&gt;&lt;secondary-title&gt;Tectonophysics&lt;/secondary-title&gt;&lt;/titles&gt;&lt;periodical&gt;&lt;full-title&gt;Tectonophysics&lt;/full-title&gt;&lt;/periodical&gt;&lt;pages&gt;61-74&lt;/pages&gt;&lt;volume&gt;301&lt;/volume&gt;&lt;number&gt;1–2&lt;/number&gt;&lt;keywords&gt;&lt;keyword&gt;wide-angle reflection/refraction&lt;/keyword&gt;&lt;keyword&gt;extension&lt;/keyword&gt;&lt;keyword&gt;continental rift&lt;/keyword&gt;&lt;keyword&gt;transtension&lt;/keyword&gt;&lt;keyword&gt;Ross Sea&lt;/keyword&gt;&lt;/keywords&gt;&lt;dates&gt;&lt;year&gt;1999&lt;/year&gt;&lt;/dates&gt;&lt;isbn&gt;0040-1951&lt;/isbn&gt;&lt;label&gt;Trey_etal_1999&lt;/label&gt;&lt;urls&gt;&lt;related-urls&gt;&lt;url&gt;http://www.sciencedirect.com/science/article/pii/S0040195198001553&lt;/url&gt;&lt;/related-urls&gt;&lt;/urls&gt;&lt;electronic-resource-num&gt;http://dx.doi.org/10.1016/S0040-1951(98)00155-3&lt;/electronic-resource-num&gt;&lt;/record&gt;&lt;/Cite&gt;&lt;/EndNote&gt;</w:instrTex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19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  <w:tr w:rsidR="00B269B1" w:rsidRPr="00B269B1" w:rsidTr="00150E8B">
        <w:trPr>
          <w:jc w:val="center"/>
        </w:trPr>
        <w:tc>
          <w:tcPr>
            <w:tcW w:w="774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ZHSH</w:t>
            </w:r>
          </w:p>
        </w:tc>
        <w:tc>
          <w:tcPr>
            <w:tcW w:w="80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76.3727</w:t>
            </w:r>
          </w:p>
        </w:tc>
        <w:tc>
          <w:tcPr>
            <w:tcW w:w="637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-69.3747</w:t>
            </w:r>
          </w:p>
        </w:tc>
        <w:tc>
          <w:tcPr>
            <w:tcW w:w="846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8.3</w:t>
            </w:r>
          </w:p>
        </w:tc>
        <w:tc>
          <w:tcPr>
            <w:tcW w:w="831" w:type="pct"/>
          </w:tcPr>
          <w:p w:rsidR="00B269B1" w:rsidRPr="00B269B1" w:rsidRDefault="00B269B1" w:rsidP="00B269B1">
            <w:pPr>
              <w:rPr>
                <w:sz w:val="16"/>
                <w:szCs w:val="16"/>
              </w:rPr>
            </w:pPr>
            <w:r w:rsidRPr="00B269B1">
              <w:rPr>
                <w:sz w:val="16"/>
                <w:szCs w:val="16"/>
              </w:rPr>
              <w:t>38.3</w:t>
            </w:r>
          </w:p>
        </w:tc>
        <w:tc>
          <w:tcPr>
            <w:tcW w:w="1111" w:type="pct"/>
          </w:tcPr>
          <w:p w:rsidR="00B269B1" w:rsidRPr="00B269B1" w:rsidRDefault="00BD6498" w:rsidP="00150E8B">
            <w:pPr>
              <w:rPr>
                <w:sz w:val="16"/>
                <w:szCs w:val="16"/>
              </w:rPr>
            </w:pPr>
            <w:hyperlink w:anchor="_ENREF_13" w:tooltip="Feng, 2014 #647" w:history="1">
              <w:r w:rsidR="00921558" w:rsidRPr="005D78A9">
                <w:rPr>
                  <w:rStyle w:val="a4"/>
                  <w:sz w:val="16"/>
                  <w:szCs w:val="16"/>
                </w:rPr>
                <w:fldChar w:fldCharType="begin">
                  <w:fldData xml:space="preserve">PEVuZE5vdGU+PENpdGU+PEF1dGhvcj5GZW5nPC9BdXRob3I+PFllYXI+MjAxNDwvWWVhcj48UmVj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</w:fldData>
                </w:fldChar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 </w:instrText>
              </w:r>
              <w:r w:rsidR="00150E8B" w:rsidRPr="005D78A9">
                <w:rPr>
                  <w:rStyle w:val="a4"/>
                  <w:sz w:val="16"/>
                  <w:szCs w:val="16"/>
                </w:rPr>
                <w:fldChar w:fldCharType="begin">
                  <w:fldData xml:space="preserve">PEVuZE5vdGU+PENpdGU+PEF1dGhvcj5GZW5nPC9BdXRob3I+PFllYXI+MjAxNDwvWWVhcj48UmVj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</w:fldData>
                </w:fldChar>
              </w:r>
              <w:r w:rsidR="00150E8B" w:rsidRPr="005D78A9">
                <w:rPr>
                  <w:rStyle w:val="a4"/>
                  <w:sz w:val="16"/>
                  <w:szCs w:val="16"/>
                </w:rPr>
                <w:instrText xml:space="preserve"> ADDIN EN.CITE.DATA </w:instrText>
              </w:r>
              <w:r w:rsidR="00150E8B" w:rsidRPr="005D78A9">
                <w:rPr>
                  <w:rStyle w:val="a4"/>
                  <w:sz w:val="16"/>
                  <w:szCs w:val="16"/>
                </w:rPr>
              </w:r>
              <w:r w:rsidR="00150E8B" w:rsidRPr="005D78A9">
                <w:rPr>
                  <w:rStyle w:val="a4"/>
                  <w:sz w:val="16"/>
                  <w:szCs w:val="16"/>
                </w:rPr>
                <w:fldChar w:fldCharType="end"/>
              </w:r>
              <w:r w:rsidR="00921558" w:rsidRPr="005D78A9">
                <w:rPr>
                  <w:rStyle w:val="a4"/>
                  <w:sz w:val="16"/>
                  <w:szCs w:val="16"/>
                </w:rPr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separate"/>
              </w:r>
              <w:r w:rsidR="00150E8B" w:rsidRPr="005D78A9">
                <w:rPr>
                  <w:rStyle w:val="a4"/>
                  <w:noProof/>
                  <w:sz w:val="16"/>
                  <w:szCs w:val="16"/>
                  <w:vertAlign w:val="superscript"/>
                </w:rPr>
                <w:t>13</w:t>
              </w:r>
              <w:r w:rsidR="00921558" w:rsidRPr="005D78A9">
                <w:rPr>
                  <w:rStyle w:val="a4"/>
                  <w:sz w:val="16"/>
                  <w:szCs w:val="16"/>
                </w:rPr>
                <w:fldChar w:fldCharType="end"/>
              </w:r>
            </w:hyperlink>
          </w:p>
        </w:tc>
      </w:tr>
    </w:tbl>
    <w:p w:rsidR="001F122E" w:rsidRDefault="001F122E" w:rsidP="00B269B1">
      <w:pPr>
        <w:rPr>
          <w:sz w:val="16"/>
          <w:szCs w:val="16"/>
        </w:rPr>
      </w:pPr>
    </w:p>
    <w:p w:rsidR="00921558" w:rsidRPr="000475CA" w:rsidRDefault="000475CA" w:rsidP="00150E8B">
      <w:pPr>
        <w:spacing w:line="480" w:lineRule="auto"/>
        <w:rPr>
          <w:sz w:val="24"/>
          <w:szCs w:val="24"/>
        </w:rPr>
      </w:pPr>
      <w:r>
        <w:rPr>
          <w:rFonts w:hint="eastAsia"/>
          <w:sz w:val="24"/>
          <w:szCs w:val="24"/>
        </w:rPr>
        <w:t>Note: d</w:t>
      </w:r>
      <w:r w:rsidR="00150E8B" w:rsidRPr="000475CA">
        <w:rPr>
          <w:rFonts w:hint="eastAsia"/>
          <w:sz w:val="24"/>
          <w:szCs w:val="24"/>
        </w:rPr>
        <w:t>ata sources</w:t>
      </w:r>
      <w:r>
        <w:rPr>
          <w:rFonts w:hint="eastAsia"/>
          <w:sz w:val="24"/>
          <w:szCs w:val="24"/>
        </w:rPr>
        <w:t xml:space="preserve"> are</w:t>
      </w:r>
      <w:r w:rsidR="00150E8B" w:rsidRPr="000475CA">
        <w:rPr>
          <w:rFonts w:hint="eastAsia"/>
          <w:sz w:val="24"/>
          <w:szCs w:val="24"/>
        </w:rPr>
        <w:t>:</w:t>
      </w:r>
    </w:p>
    <w:p w:rsidR="005D78A9" w:rsidRPr="005D78A9" w:rsidRDefault="00921558" w:rsidP="005D78A9">
      <w:pPr>
        <w:pStyle w:val="EndNoteBibliography"/>
        <w:ind w:left="720" w:hanging="720"/>
      </w:pPr>
      <w:r>
        <w:rPr>
          <w:b/>
          <w:sz w:val="24"/>
          <w:szCs w:val="24"/>
        </w:rPr>
        <w:lastRenderedPageBreak/>
        <w:fldChar w:fldCharType="begin"/>
      </w:r>
      <w:r>
        <w:rPr>
          <w:b/>
          <w:sz w:val="24"/>
          <w:szCs w:val="24"/>
        </w:rPr>
        <w:instrText xml:space="preserve"> ADDIN EN.REFLIST </w:instrText>
      </w:r>
      <w:r>
        <w:rPr>
          <w:b/>
          <w:sz w:val="24"/>
          <w:szCs w:val="24"/>
        </w:rPr>
        <w:fldChar w:fldCharType="separate"/>
      </w:r>
      <w:bookmarkStart w:id="1" w:name="_ENREF_1"/>
      <w:r w:rsidR="005D78A9" w:rsidRPr="005D78A9">
        <w:t>1</w:t>
      </w:r>
      <w:r w:rsidR="005D78A9" w:rsidRPr="005D78A9">
        <w:tab/>
        <w:t xml:space="preserve">Hoffmann, M., Eckstaller, A., Jokat, W. &amp; Miller, H. in </w:t>
      </w:r>
      <w:r w:rsidR="005D78A9" w:rsidRPr="005D78A9">
        <w:rPr>
          <w:i/>
        </w:rPr>
        <w:t>Workshop "East-West Antarctic Tectonics and Gondwana Breakup 60W to 60E" at ISAES IX meeting, September 8-12</w:t>
      </w:r>
      <w:r w:rsidR="005D78A9" w:rsidRPr="005D78A9">
        <w:t xml:space="preserve">    (Potsdam, 2003).</w:t>
      </w:r>
      <w:bookmarkEnd w:id="1"/>
    </w:p>
    <w:p w:rsidR="005D78A9" w:rsidRPr="005D78A9" w:rsidRDefault="005D78A9" w:rsidP="005D78A9">
      <w:pPr>
        <w:pStyle w:val="EndNoteBibliography"/>
        <w:ind w:left="720" w:hanging="720"/>
      </w:pPr>
      <w:bookmarkStart w:id="2" w:name="_ENREF_2"/>
      <w:r w:rsidRPr="005D78A9">
        <w:t>2</w:t>
      </w:r>
      <w:r w:rsidRPr="005D78A9">
        <w:tab/>
        <w:t xml:space="preserve">Jokat, W., Ritzmann, O., Reichert, C. &amp; Hinz, K. Deep Crustal Structure of the Continental Margin off the Explora Escarpment and in the Lazarev Sea, East Antarctica. </w:t>
      </w:r>
      <w:r w:rsidRPr="005D78A9">
        <w:rPr>
          <w:i/>
        </w:rPr>
        <w:t>Mar Geophys Res</w:t>
      </w:r>
      <w:r w:rsidRPr="005D78A9">
        <w:t xml:space="preserve"> </w:t>
      </w:r>
      <w:r w:rsidRPr="005D78A9">
        <w:rPr>
          <w:b/>
        </w:rPr>
        <w:t>25</w:t>
      </w:r>
      <w:r w:rsidRPr="005D78A9">
        <w:t>, 283-304, doi:10.1007/s11001-005-1337-9 (2004).</w:t>
      </w:r>
      <w:bookmarkEnd w:id="2"/>
    </w:p>
    <w:p w:rsidR="005D78A9" w:rsidRPr="005D78A9" w:rsidRDefault="005D78A9" w:rsidP="005D78A9">
      <w:pPr>
        <w:pStyle w:val="EndNoteBibliography"/>
        <w:ind w:left="720" w:hanging="720"/>
      </w:pPr>
      <w:bookmarkStart w:id="3" w:name="_ENREF_3"/>
      <w:r w:rsidRPr="005D78A9">
        <w:t>3</w:t>
      </w:r>
      <w:r w:rsidRPr="005D78A9">
        <w:tab/>
        <w:t xml:space="preserve">Kolmakov, A. F., Mishenkin, B. P. &amp; Solovyev, D. S. Deep seismic studies in East Antarctica. </w:t>
      </w:r>
      <w:r w:rsidRPr="005D78A9">
        <w:rPr>
          <w:i/>
        </w:rPr>
        <w:t>Bulletin of Soviet Antarctic expedition</w:t>
      </w:r>
      <w:r w:rsidRPr="005D78A9">
        <w:t>, 5-15 (1975).</w:t>
      </w:r>
      <w:bookmarkEnd w:id="3"/>
    </w:p>
    <w:p w:rsidR="005D78A9" w:rsidRPr="005D78A9" w:rsidRDefault="005D78A9" w:rsidP="005D78A9">
      <w:pPr>
        <w:pStyle w:val="EndNoteBibliography"/>
        <w:ind w:left="720" w:hanging="720"/>
      </w:pPr>
      <w:bookmarkStart w:id="4" w:name="_ENREF_4"/>
      <w:r w:rsidRPr="005D78A9">
        <w:t>4</w:t>
      </w:r>
      <w:r w:rsidRPr="005D78A9">
        <w:tab/>
        <w:t xml:space="preserve">Baranov, A. &amp; Morelli, A. The Moho depth map of the Antarctica region. </w:t>
      </w:r>
      <w:r w:rsidRPr="005D78A9">
        <w:rPr>
          <w:i/>
        </w:rPr>
        <w:t>Tectonophysics</w:t>
      </w:r>
      <w:r w:rsidRPr="005D78A9">
        <w:t xml:space="preserve"> </w:t>
      </w:r>
      <w:r w:rsidRPr="005D78A9">
        <w:rPr>
          <w:b/>
        </w:rPr>
        <w:t>609</w:t>
      </w:r>
      <w:r w:rsidRPr="005D78A9">
        <w:t>, 299-313, doi:</w:t>
      </w:r>
      <w:hyperlink r:id="rId7" w:history="1">
        <w:r w:rsidRPr="005D78A9">
          <w:rPr>
            <w:rStyle w:val="a4"/>
          </w:rPr>
          <w:t>http://dx.doi.org/10.1016/j.tecto.2012.12.023</w:t>
        </w:r>
      </w:hyperlink>
      <w:r w:rsidRPr="005D78A9">
        <w:t xml:space="preserve"> (2013).</w:t>
      </w:r>
      <w:bookmarkEnd w:id="4"/>
    </w:p>
    <w:p w:rsidR="005D78A9" w:rsidRPr="005D78A9" w:rsidRDefault="005D78A9" w:rsidP="005D78A9">
      <w:pPr>
        <w:pStyle w:val="EndNoteBibliography"/>
        <w:ind w:left="720" w:hanging="720"/>
      </w:pPr>
      <w:bookmarkStart w:id="5" w:name="_ENREF_5"/>
      <w:r w:rsidRPr="005D78A9">
        <w:t>5</w:t>
      </w:r>
      <w:r w:rsidRPr="005D78A9">
        <w:tab/>
        <w:t xml:space="preserve">Bannister, S., Yu, J., Leitner, B. &amp; Kennett, B. L. N. Variations in crustal structure across the transition from West to East Antarctica, Southern Victoria Land. </w:t>
      </w:r>
      <w:r w:rsidRPr="005D78A9">
        <w:rPr>
          <w:i/>
        </w:rPr>
        <w:t>Geophysical Journal International</w:t>
      </w:r>
      <w:r w:rsidRPr="005D78A9">
        <w:t xml:space="preserve"> </w:t>
      </w:r>
      <w:r w:rsidRPr="005D78A9">
        <w:rPr>
          <w:b/>
        </w:rPr>
        <w:t>155</w:t>
      </w:r>
      <w:r w:rsidRPr="005D78A9">
        <w:t>, 870-880, doi:10.1111/j.1365-246X.2003.02094.x (2003).</w:t>
      </w:r>
      <w:bookmarkEnd w:id="5"/>
    </w:p>
    <w:p w:rsidR="005D78A9" w:rsidRPr="005D78A9" w:rsidRDefault="005D78A9" w:rsidP="005D78A9">
      <w:pPr>
        <w:pStyle w:val="EndNoteBibliography"/>
        <w:ind w:left="720" w:hanging="720"/>
      </w:pPr>
      <w:bookmarkStart w:id="6" w:name="_ENREF_6"/>
      <w:r w:rsidRPr="005D78A9">
        <w:t>6</w:t>
      </w:r>
      <w:r w:rsidRPr="005D78A9">
        <w:tab/>
        <w:t xml:space="preserve">Bayer, B., Geissler, W. H., Eckstaller, A. &amp; Jokat, W. Seismic imaging of the crust beneath Dronning Maud Land, East Antarctica. </w:t>
      </w:r>
      <w:r w:rsidRPr="005D78A9">
        <w:rPr>
          <w:i/>
        </w:rPr>
        <w:t>Geophysical Journal International</w:t>
      </w:r>
      <w:r w:rsidRPr="005D78A9">
        <w:t xml:space="preserve"> </w:t>
      </w:r>
      <w:r w:rsidRPr="005D78A9">
        <w:rPr>
          <w:b/>
        </w:rPr>
        <w:t>178</w:t>
      </w:r>
      <w:r w:rsidRPr="005D78A9">
        <w:t>, 860-876, doi:10.1111/j.1365-246X.2009.04196.x (2009).</w:t>
      </w:r>
      <w:bookmarkEnd w:id="6"/>
    </w:p>
    <w:p w:rsidR="005D78A9" w:rsidRPr="005D78A9" w:rsidRDefault="005D78A9" w:rsidP="005D78A9">
      <w:pPr>
        <w:pStyle w:val="EndNoteBibliography"/>
        <w:ind w:left="720" w:hanging="720"/>
      </w:pPr>
      <w:bookmarkStart w:id="7" w:name="_ENREF_7"/>
      <w:r w:rsidRPr="005D78A9">
        <w:t>7</w:t>
      </w:r>
      <w:r w:rsidRPr="005D78A9">
        <w:tab/>
        <w:t xml:space="preserve">Agostinetti, N. P., Amato, A., Cattaneo, M. &amp; Di Bona, M. Crustal structure of northern Victoria Land from receiver function analysis. </w:t>
      </w:r>
      <w:r w:rsidRPr="005D78A9">
        <w:rPr>
          <w:i/>
        </w:rPr>
        <w:t>Terra Antarctica</w:t>
      </w:r>
      <w:r w:rsidRPr="005D78A9">
        <w:t xml:space="preserve"> </w:t>
      </w:r>
      <w:r w:rsidRPr="005D78A9">
        <w:rPr>
          <w:b/>
        </w:rPr>
        <w:t>11</w:t>
      </w:r>
      <w:r w:rsidRPr="005D78A9">
        <w:t>, 5-14 (2004).</w:t>
      </w:r>
      <w:bookmarkEnd w:id="7"/>
    </w:p>
    <w:p w:rsidR="005D78A9" w:rsidRPr="005D78A9" w:rsidRDefault="005D78A9" w:rsidP="005D78A9">
      <w:pPr>
        <w:pStyle w:val="EndNoteBibliography"/>
        <w:ind w:left="720" w:hanging="720"/>
      </w:pPr>
      <w:bookmarkStart w:id="8" w:name="_ENREF_8"/>
      <w:r w:rsidRPr="005D78A9">
        <w:t>8</w:t>
      </w:r>
      <w:r w:rsidRPr="005D78A9">
        <w:tab/>
        <w:t xml:space="preserve">Reading, A. M. The seismic structure of Precambrian and early Palaeozoic terranes in the Lambert Glacier region, East Antarctica. </w:t>
      </w:r>
      <w:r w:rsidRPr="005D78A9">
        <w:rPr>
          <w:i/>
        </w:rPr>
        <w:t>Earth and Planetary Science Letters</w:t>
      </w:r>
      <w:r w:rsidRPr="005D78A9">
        <w:t xml:space="preserve"> </w:t>
      </w:r>
      <w:r w:rsidRPr="005D78A9">
        <w:rPr>
          <w:b/>
        </w:rPr>
        <w:t>244</w:t>
      </w:r>
      <w:r w:rsidRPr="005D78A9">
        <w:t>, 44-57, doi:</w:t>
      </w:r>
      <w:hyperlink r:id="rId8" w:history="1">
        <w:r w:rsidRPr="005D78A9">
          <w:rPr>
            <w:rStyle w:val="a4"/>
          </w:rPr>
          <w:t>http://dx.doi.org/10.1016/j.epsl.2006.01.031</w:t>
        </w:r>
      </w:hyperlink>
      <w:r w:rsidRPr="005D78A9">
        <w:t xml:space="preserve"> (2006).</w:t>
      </w:r>
      <w:bookmarkEnd w:id="8"/>
    </w:p>
    <w:p w:rsidR="005D78A9" w:rsidRPr="005D78A9" w:rsidRDefault="005D78A9" w:rsidP="005D78A9">
      <w:pPr>
        <w:pStyle w:val="EndNoteBibliography"/>
        <w:ind w:left="720" w:hanging="720"/>
      </w:pPr>
      <w:bookmarkStart w:id="9" w:name="_ENREF_9"/>
      <w:r w:rsidRPr="005D78A9">
        <w:t>9</w:t>
      </w:r>
      <w:r w:rsidRPr="005D78A9">
        <w:tab/>
        <w:t>Chaput, J.</w:t>
      </w:r>
      <w:r w:rsidRPr="005D78A9">
        <w:rPr>
          <w:i/>
        </w:rPr>
        <w:t xml:space="preserve"> et al.</w:t>
      </w:r>
      <w:r w:rsidRPr="005D78A9">
        <w:t xml:space="preserve"> The Crustal Thickness of West Antarctica. </w:t>
      </w:r>
      <w:r w:rsidRPr="005D78A9">
        <w:rPr>
          <w:i/>
        </w:rPr>
        <w:t>J. Geophys. Res.</w:t>
      </w:r>
      <w:r w:rsidRPr="005D78A9">
        <w:t>, submitted (2014).</w:t>
      </w:r>
      <w:bookmarkEnd w:id="9"/>
    </w:p>
    <w:p w:rsidR="005D78A9" w:rsidRPr="005D78A9" w:rsidRDefault="005D78A9" w:rsidP="005D78A9">
      <w:pPr>
        <w:pStyle w:val="EndNoteBibliography"/>
        <w:ind w:left="720" w:hanging="720"/>
      </w:pPr>
      <w:bookmarkStart w:id="10" w:name="_ENREF_10"/>
      <w:r w:rsidRPr="005D78A9">
        <w:t>10</w:t>
      </w:r>
      <w:r w:rsidRPr="005D78A9">
        <w:tab/>
        <w:t xml:space="preserve">Winberry, J. P. &amp; Anandakrishnan, S. Crustal structure of the West Antarctic rift system and Marie Byrd Land hotspot. </w:t>
      </w:r>
      <w:r w:rsidRPr="005D78A9">
        <w:rPr>
          <w:i/>
        </w:rPr>
        <w:t>Geology</w:t>
      </w:r>
      <w:r w:rsidRPr="005D78A9">
        <w:t xml:space="preserve"> </w:t>
      </w:r>
      <w:r w:rsidRPr="005D78A9">
        <w:rPr>
          <w:b/>
        </w:rPr>
        <w:t>32</w:t>
      </w:r>
      <w:r w:rsidRPr="005D78A9">
        <w:t>, 977-980, doi:10.1130/g20768.1 (2004).</w:t>
      </w:r>
      <w:bookmarkEnd w:id="10"/>
    </w:p>
    <w:p w:rsidR="005D78A9" w:rsidRPr="005D78A9" w:rsidRDefault="005D78A9" w:rsidP="005D78A9">
      <w:pPr>
        <w:pStyle w:val="EndNoteBibliography"/>
        <w:ind w:left="720" w:hanging="720"/>
      </w:pPr>
      <w:bookmarkStart w:id="11" w:name="_ENREF_11"/>
      <w:r w:rsidRPr="005D78A9">
        <w:t>11</w:t>
      </w:r>
      <w:r w:rsidRPr="005D78A9">
        <w:tab/>
        <w:t>Lawrence, J. F.</w:t>
      </w:r>
      <w:r w:rsidRPr="005D78A9">
        <w:rPr>
          <w:i/>
        </w:rPr>
        <w:t xml:space="preserve"> et al.</w:t>
      </w:r>
      <w:r w:rsidRPr="005D78A9">
        <w:t xml:space="preserve"> Crust and upper mantle structure of the Transantarctic Mountains and surrounding regions from receiver functions, surface waves, and gravity: Implications for uplift models. </w:t>
      </w:r>
      <w:r w:rsidRPr="005D78A9">
        <w:rPr>
          <w:i/>
        </w:rPr>
        <w:t>Geochem. Geophys. Geosyst.</w:t>
      </w:r>
      <w:r w:rsidRPr="005D78A9">
        <w:t xml:space="preserve"> </w:t>
      </w:r>
      <w:r w:rsidRPr="005D78A9">
        <w:rPr>
          <w:b/>
        </w:rPr>
        <w:t>7</w:t>
      </w:r>
      <w:r w:rsidRPr="005D78A9">
        <w:t>, Q10011, doi:10.1029/2006gc001282 (2006).</w:t>
      </w:r>
      <w:bookmarkEnd w:id="11"/>
    </w:p>
    <w:p w:rsidR="005D78A9" w:rsidRPr="005D78A9" w:rsidRDefault="005D78A9" w:rsidP="005D78A9">
      <w:pPr>
        <w:pStyle w:val="EndNoteBibliography"/>
        <w:ind w:left="720" w:hanging="720"/>
      </w:pPr>
      <w:bookmarkStart w:id="12" w:name="_ENREF_12"/>
      <w:r w:rsidRPr="005D78A9">
        <w:t>12</w:t>
      </w:r>
      <w:r w:rsidRPr="005D78A9">
        <w:tab/>
        <w:t xml:space="preserve">Reading, A. M. The Seismic Structure of Wilkes Land/Terre Adelie, East Antarctica and Comparison with Australia: First Steps in Reconstructing the Deep Lithosphere of Gondwana. </w:t>
      </w:r>
      <w:r w:rsidRPr="005D78A9">
        <w:rPr>
          <w:i/>
        </w:rPr>
        <w:t>Gondwana Research</w:t>
      </w:r>
      <w:r w:rsidRPr="005D78A9">
        <w:t xml:space="preserve"> </w:t>
      </w:r>
      <w:r w:rsidRPr="005D78A9">
        <w:rPr>
          <w:b/>
        </w:rPr>
        <w:t>7</w:t>
      </w:r>
      <w:r w:rsidRPr="005D78A9">
        <w:t>, 21-30, doi:</w:t>
      </w:r>
      <w:hyperlink r:id="rId9" w:history="1">
        <w:r w:rsidRPr="005D78A9">
          <w:rPr>
            <w:rStyle w:val="a4"/>
          </w:rPr>
          <w:t>http://dx.doi.org/10.1016/S1342-937X(05)70303-8</w:t>
        </w:r>
      </w:hyperlink>
      <w:r w:rsidRPr="005D78A9">
        <w:t xml:space="preserve"> (2004).</w:t>
      </w:r>
      <w:bookmarkEnd w:id="12"/>
    </w:p>
    <w:p w:rsidR="005D78A9" w:rsidRPr="005D78A9" w:rsidRDefault="005D78A9" w:rsidP="005D78A9">
      <w:pPr>
        <w:pStyle w:val="EndNoteBibliography"/>
        <w:ind w:left="720" w:hanging="720"/>
      </w:pPr>
      <w:bookmarkStart w:id="13" w:name="_ENREF_13"/>
      <w:r w:rsidRPr="005D78A9">
        <w:t>13</w:t>
      </w:r>
      <w:r w:rsidRPr="005D78A9">
        <w:tab/>
        <w:t>Feng, M.</w:t>
      </w:r>
      <w:r w:rsidRPr="005D78A9">
        <w:rPr>
          <w:i/>
        </w:rPr>
        <w:t xml:space="preserve"> et al.</w:t>
      </w:r>
      <w:r w:rsidRPr="005D78A9">
        <w:t xml:space="preserve"> Crustal Thicknesses along the Traverse from Zhongshan to Dome A in Eastern Antarctica. </w:t>
      </w:r>
      <w:r w:rsidRPr="005D78A9">
        <w:rPr>
          <w:i/>
        </w:rPr>
        <w:t>Chinese J. Polar Research</w:t>
      </w:r>
      <w:r w:rsidRPr="005D78A9">
        <w:t xml:space="preserve"> </w:t>
      </w:r>
      <w:r w:rsidRPr="005D78A9">
        <w:rPr>
          <w:b/>
        </w:rPr>
        <w:t>26</w:t>
      </w:r>
      <w:r w:rsidRPr="005D78A9">
        <w:t>, 177-185 (2014).</w:t>
      </w:r>
      <w:bookmarkEnd w:id="13"/>
    </w:p>
    <w:p w:rsidR="005D78A9" w:rsidRPr="005D78A9" w:rsidRDefault="005D78A9" w:rsidP="005D78A9">
      <w:pPr>
        <w:pStyle w:val="EndNoteBibliography"/>
        <w:ind w:left="720" w:hanging="720"/>
      </w:pPr>
      <w:bookmarkStart w:id="14" w:name="_ENREF_14"/>
      <w:r w:rsidRPr="005D78A9">
        <w:t>14</w:t>
      </w:r>
      <w:r w:rsidRPr="005D78A9">
        <w:tab/>
        <w:t xml:space="preserve">Leitchenkov, G. &amp; Kudryavtzev, G. Structure and origin of the Earth's Crust in the Weddell Sea Embayment (beneath the Front of the Filehner and Ronne lee Shelves) from deep seismic sounding data. </w:t>
      </w:r>
      <w:r w:rsidRPr="005D78A9">
        <w:rPr>
          <w:i/>
        </w:rPr>
        <w:t>Polarforschung</w:t>
      </w:r>
      <w:r w:rsidRPr="005D78A9">
        <w:t xml:space="preserve"> </w:t>
      </w:r>
      <w:r w:rsidRPr="005D78A9">
        <w:rPr>
          <w:b/>
        </w:rPr>
        <w:t>67</w:t>
      </w:r>
      <w:r w:rsidRPr="005D78A9">
        <w:t>, 143-154 (1997).</w:t>
      </w:r>
      <w:bookmarkEnd w:id="14"/>
    </w:p>
    <w:p w:rsidR="005D78A9" w:rsidRPr="005D78A9" w:rsidRDefault="005D78A9" w:rsidP="005D78A9">
      <w:pPr>
        <w:pStyle w:val="EndNoteBibliography"/>
        <w:ind w:left="720" w:hanging="720"/>
      </w:pPr>
      <w:bookmarkStart w:id="15" w:name="_ENREF_15"/>
      <w:r w:rsidRPr="005D78A9">
        <w:t>15</w:t>
      </w:r>
      <w:r w:rsidRPr="005D78A9">
        <w:tab/>
        <w:t xml:space="preserve">Kanao, M. &amp; Shibutani, T. in </w:t>
      </w:r>
      <w:r w:rsidRPr="005D78A9">
        <w:rPr>
          <w:i/>
        </w:rPr>
        <w:t>Seismic Waves - Research and Analysis</w:t>
      </w:r>
      <w:r w:rsidRPr="005D78A9">
        <w:t xml:space="preserve">   (ed Masaki Kanao)  237-252 (InTech, 2012).</w:t>
      </w:r>
      <w:bookmarkEnd w:id="15"/>
    </w:p>
    <w:p w:rsidR="005D78A9" w:rsidRPr="005D78A9" w:rsidRDefault="005D78A9" w:rsidP="005D78A9">
      <w:pPr>
        <w:pStyle w:val="EndNoteBibliography"/>
        <w:ind w:left="720" w:hanging="720"/>
      </w:pPr>
      <w:bookmarkStart w:id="16" w:name="_ENREF_16"/>
      <w:r w:rsidRPr="005D78A9">
        <w:t>16</w:t>
      </w:r>
      <w:r w:rsidRPr="005D78A9">
        <w:tab/>
        <w:t xml:space="preserve">Guterch, A., Grad, M., Janik, T., Perchuć, E. &amp; Pajchel, J. Seismic studies of the crustal structure in West Antarctica 1979–1980—Preliminary results. </w:t>
      </w:r>
      <w:r w:rsidRPr="005D78A9">
        <w:rPr>
          <w:i/>
        </w:rPr>
        <w:t>Tectonophysics</w:t>
      </w:r>
      <w:r w:rsidRPr="005D78A9">
        <w:t xml:space="preserve"> </w:t>
      </w:r>
      <w:r w:rsidRPr="005D78A9">
        <w:rPr>
          <w:b/>
        </w:rPr>
        <w:t>114</w:t>
      </w:r>
      <w:r w:rsidRPr="005D78A9">
        <w:t>, 411-429, doi:</w:t>
      </w:r>
      <w:hyperlink r:id="rId10" w:history="1">
        <w:r w:rsidRPr="005D78A9">
          <w:rPr>
            <w:rStyle w:val="a4"/>
          </w:rPr>
          <w:t>http://dx.doi.org/10.1016/0040-1951(85)90024-1</w:t>
        </w:r>
      </w:hyperlink>
      <w:r w:rsidRPr="005D78A9">
        <w:t xml:space="preserve"> (1985).</w:t>
      </w:r>
      <w:bookmarkEnd w:id="16"/>
    </w:p>
    <w:p w:rsidR="005D78A9" w:rsidRPr="005D78A9" w:rsidRDefault="005D78A9" w:rsidP="005D78A9">
      <w:pPr>
        <w:pStyle w:val="EndNoteBibliography"/>
        <w:ind w:left="720" w:hanging="720"/>
      </w:pPr>
      <w:bookmarkStart w:id="17" w:name="_ENREF_17"/>
      <w:r w:rsidRPr="005D78A9">
        <w:t>17</w:t>
      </w:r>
      <w:r w:rsidRPr="005D78A9">
        <w:tab/>
        <w:t xml:space="preserve">Finotello, M., Nyblade, A., Julia, J., Wiens, D. &amp; Anandakrishnan, S. Crustal Vp–Vs ratios and thickness for Ross Island and the Transantarctic Mountain front, Antarctica. </w:t>
      </w:r>
      <w:r w:rsidRPr="005D78A9">
        <w:rPr>
          <w:i/>
        </w:rPr>
        <w:t>Geophysical Journal International</w:t>
      </w:r>
      <w:r w:rsidRPr="005D78A9">
        <w:t xml:space="preserve"> </w:t>
      </w:r>
      <w:r w:rsidRPr="005D78A9">
        <w:rPr>
          <w:b/>
        </w:rPr>
        <w:t>185</w:t>
      </w:r>
      <w:r w:rsidRPr="005D78A9">
        <w:t>, 85-92, doi:10.1111/j.1365-246X.2011.04946.x (2011).</w:t>
      </w:r>
      <w:bookmarkEnd w:id="17"/>
    </w:p>
    <w:p w:rsidR="005D78A9" w:rsidRPr="005D78A9" w:rsidRDefault="005D78A9" w:rsidP="005D78A9">
      <w:pPr>
        <w:pStyle w:val="EndNoteBibliography"/>
        <w:ind w:left="720" w:hanging="720"/>
      </w:pPr>
      <w:bookmarkStart w:id="18" w:name="_ENREF_18"/>
      <w:r w:rsidRPr="005D78A9">
        <w:t>18</w:t>
      </w:r>
      <w:r w:rsidRPr="005D78A9">
        <w:tab/>
        <w:t>Hansen, S. E.</w:t>
      </w:r>
      <w:r w:rsidRPr="005D78A9">
        <w:rPr>
          <w:i/>
        </w:rPr>
        <w:t xml:space="preserve"> et al.</w:t>
      </w:r>
      <w:r w:rsidRPr="005D78A9">
        <w:t xml:space="preserve"> Using S wave receiver functions to estimate crustal structure beneath ice </w:t>
      </w:r>
      <w:r w:rsidRPr="005D78A9">
        <w:lastRenderedPageBreak/>
        <w:t xml:space="preserve">sheets: An application to the Transantarctic Mountains and East Antarctic craton. </w:t>
      </w:r>
      <w:r w:rsidRPr="005D78A9">
        <w:rPr>
          <w:i/>
        </w:rPr>
        <w:t>Geochem. Geophys. Geosyst.</w:t>
      </w:r>
      <w:r w:rsidRPr="005D78A9">
        <w:t xml:space="preserve"> </w:t>
      </w:r>
      <w:r w:rsidRPr="005D78A9">
        <w:rPr>
          <w:b/>
        </w:rPr>
        <w:t>10</w:t>
      </w:r>
      <w:r w:rsidRPr="005D78A9">
        <w:t>, Q08014, doi:10.1029/2009gc002576 (2009).</w:t>
      </w:r>
      <w:bookmarkEnd w:id="18"/>
    </w:p>
    <w:p w:rsidR="005D78A9" w:rsidRPr="005D78A9" w:rsidRDefault="005D78A9" w:rsidP="005D78A9">
      <w:pPr>
        <w:pStyle w:val="EndNoteBibliography"/>
        <w:ind w:left="720" w:hanging="720"/>
      </w:pPr>
      <w:bookmarkStart w:id="19" w:name="_ENREF_19"/>
      <w:r w:rsidRPr="005D78A9">
        <w:t>19</w:t>
      </w:r>
      <w:r w:rsidRPr="005D78A9">
        <w:tab/>
        <w:t>Trey, H.</w:t>
      </w:r>
      <w:r w:rsidRPr="005D78A9">
        <w:rPr>
          <w:i/>
        </w:rPr>
        <w:t xml:space="preserve"> et al.</w:t>
      </w:r>
      <w:r w:rsidRPr="005D78A9">
        <w:t xml:space="preserve"> Transect across the West Antarctic rift system in the Ross Sea, Antarctica. </w:t>
      </w:r>
      <w:r w:rsidRPr="005D78A9">
        <w:rPr>
          <w:i/>
        </w:rPr>
        <w:t>Tectonophysics</w:t>
      </w:r>
      <w:r w:rsidRPr="005D78A9">
        <w:t xml:space="preserve"> </w:t>
      </w:r>
      <w:r w:rsidRPr="005D78A9">
        <w:rPr>
          <w:b/>
        </w:rPr>
        <w:t>301</w:t>
      </w:r>
      <w:r w:rsidRPr="005D78A9">
        <w:t>, 61-74, doi:</w:t>
      </w:r>
      <w:hyperlink r:id="rId11" w:history="1">
        <w:r w:rsidRPr="005D78A9">
          <w:rPr>
            <w:rStyle w:val="a4"/>
          </w:rPr>
          <w:t>http://dx.doi.org/10.1016/S0040-1951(98)00155-3</w:t>
        </w:r>
      </w:hyperlink>
      <w:r w:rsidRPr="005D78A9">
        <w:t xml:space="preserve"> (1999).</w:t>
      </w:r>
      <w:bookmarkEnd w:id="19"/>
    </w:p>
    <w:p w:rsidR="005D78A9" w:rsidRPr="005D78A9" w:rsidRDefault="005D78A9" w:rsidP="005D78A9">
      <w:pPr>
        <w:pStyle w:val="EndNoteBibliography"/>
        <w:ind w:left="720" w:hanging="720"/>
      </w:pPr>
      <w:bookmarkStart w:id="20" w:name="_ENREF_20"/>
      <w:r w:rsidRPr="005D78A9">
        <w:t>20</w:t>
      </w:r>
      <w:r w:rsidRPr="005D78A9">
        <w:tab/>
        <w:t xml:space="preserve">Vuan, A. Joint Inversion of Receiver Function of Teleseismic Body Waves and Local Group Velocity Dispersion Curves beneath ESPZ and PMSA Stations (Antarctic Peninsula). </w:t>
      </w:r>
      <w:r w:rsidRPr="005D78A9">
        <w:rPr>
          <w:i/>
        </w:rPr>
        <w:t>Terra Antarctica</w:t>
      </w:r>
      <w:r w:rsidRPr="005D78A9">
        <w:t xml:space="preserve"> </w:t>
      </w:r>
      <w:r w:rsidRPr="005D78A9">
        <w:rPr>
          <w:b/>
        </w:rPr>
        <w:t>8</w:t>
      </w:r>
      <w:r w:rsidRPr="005D78A9">
        <w:t>, 49-54 (2001).</w:t>
      </w:r>
      <w:bookmarkEnd w:id="20"/>
    </w:p>
    <w:p w:rsidR="005D78A9" w:rsidRPr="005D78A9" w:rsidRDefault="005D78A9" w:rsidP="005D78A9">
      <w:pPr>
        <w:pStyle w:val="EndNoteBibliography"/>
        <w:ind w:left="720" w:hanging="720"/>
      </w:pPr>
      <w:bookmarkStart w:id="21" w:name="_ENREF_21"/>
      <w:r w:rsidRPr="005D78A9">
        <w:t>21</w:t>
      </w:r>
      <w:r w:rsidRPr="005D78A9">
        <w:tab/>
        <w:t>Hansen, S. E.</w:t>
      </w:r>
      <w:r w:rsidRPr="005D78A9">
        <w:rPr>
          <w:i/>
        </w:rPr>
        <w:t xml:space="preserve"> et al.</w:t>
      </w:r>
      <w:r w:rsidRPr="005D78A9">
        <w:t xml:space="preserve"> Crustal structure of the Gamburtsev Mountains, East Antarctica, from S-wave receiver functions and Rayleigh wave phase velocities. </w:t>
      </w:r>
      <w:r w:rsidRPr="005D78A9">
        <w:rPr>
          <w:i/>
        </w:rPr>
        <w:t>Earth and Planetary Science Letters</w:t>
      </w:r>
      <w:r w:rsidRPr="005D78A9">
        <w:t xml:space="preserve"> </w:t>
      </w:r>
      <w:r w:rsidRPr="005D78A9">
        <w:rPr>
          <w:b/>
        </w:rPr>
        <w:t>300</w:t>
      </w:r>
      <w:r w:rsidRPr="005D78A9">
        <w:t>, 395-401, doi:10.1016/j.epsl.2010.10.022 (2010).</w:t>
      </w:r>
      <w:bookmarkEnd w:id="21"/>
    </w:p>
    <w:p w:rsidR="005D78A9" w:rsidRPr="005D78A9" w:rsidRDefault="005D78A9" w:rsidP="005D78A9">
      <w:pPr>
        <w:pStyle w:val="EndNoteBibliography"/>
        <w:ind w:left="720" w:hanging="720"/>
      </w:pPr>
      <w:bookmarkStart w:id="22" w:name="_ENREF_22"/>
      <w:r w:rsidRPr="005D78A9">
        <w:t>22</w:t>
      </w:r>
      <w:r w:rsidRPr="005D78A9">
        <w:tab/>
        <w:t>Miyamachi, H.</w:t>
      </w:r>
      <w:r w:rsidRPr="005D78A9">
        <w:rPr>
          <w:i/>
        </w:rPr>
        <w:t xml:space="preserve"> et al.</w:t>
      </w:r>
      <w:r w:rsidRPr="005D78A9">
        <w:t xml:space="preserve"> A refraction and wide-angle reflection seismic exploration in JARE-43 on the Mizuho Plateau, East Antarctica. </w:t>
      </w:r>
      <w:r w:rsidRPr="005D78A9">
        <w:rPr>
          <w:i/>
        </w:rPr>
        <w:t>Polar Geoscience</w:t>
      </w:r>
      <w:r w:rsidRPr="005D78A9">
        <w:t xml:space="preserve"> </w:t>
      </w:r>
      <w:r w:rsidRPr="005D78A9">
        <w:rPr>
          <w:b/>
        </w:rPr>
        <w:t>16</w:t>
      </w:r>
      <w:r w:rsidRPr="005D78A9">
        <w:t>, 1-21 (2003).</w:t>
      </w:r>
      <w:bookmarkEnd w:id="22"/>
    </w:p>
    <w:p w:rsidR="005D78A9" w:rsidRPr="005D78A9" w:rsidRDefault="005D78A9" w:rsidP="005D78A9">
      <w:pPr>
        <w:pStyle w:val="EndNoteBibliography"/>
        <w:ind w:left="720" w:hanging="720"/>
      </w:pPr>
      <w:bookmarkStart w:id="23" w:name="_ENREF_23"/>
      <w:r w:rsidRPr="005D78A9">
        <w:t>23</w:t>
      </w:r>
      <w:r w:rsidRPr="005D78A9">
        <w:tab/>
        <w:t xml:space="preserve">Yoshii, K., Ito, K., Miyamachi, H. &amp; Kanao, M. Crustal structure derived from refractions and wide-angle reflections in the Mizuho Plateau, East Antarctica. </w:t>
      </w:r>
      <w:r w:rsidRPr="005D78A9">
        <w:rPr>
          <w:i/>
        </w:rPr>
        <w:t>Polar Geoscience</w:t>
      </w:r>
      <w:r w:rsidRPr="005D78A9">
        <w:t xml:space="preserve"> </w:t>
      </w:r>
      <w:r w:rsidRPr="005D78A9">
        <w:rPr>
          <w:b/>
        </w:rPr>
        <w:t>17</w:t>
      </w:r>
      <w:r w:rsidRPr="005D78A9">
        <w:t>, 112-138 (2004).</w:t>
      </w:r>
      <w:bookmarkEnd w:id="23"/>
    </w:p>
    <w:p w:rsidR="005D78A9" w:rsidRPr="005D78A9" w:rsidRDefault="005D78A9" w:rsidP="005D78A9">
      <w:pPr>
        <w:pStyle w:val="EndNoteBibliography"/>
        <w:ind w:left="720" w:hanging="720"/>
      </w:pPr>
      <w:bookmarkStart w:id="24" w:name="_ENREF_24"/>
      <w:r w:rsidRPr="005D78A9">
        <w:t>24</w:t>
      </w:r>
      <w:r w:rsidRPr="005D78A9">
        <w:tab/>
        <w:t xml:space="preserve">McGinnis, L. D., Bowen, R. H., Erickson, J. M., Allred, B. J. &amp; Kreamer, J. L. East-West Antarctic boundary in McMurdo sound. </w:t>
      </w:r>
      <w:r w:rsidRPr="005D78A9">
        <w:rPr>
          <w:i/>
        </w:rPr>
        <w:t>Tectonophysics</w:t>
      </w:r>
      <w:r w:rsidRPr="005D78A9">
        <w:t xml:space="preserve"> </w:t>
      </w:r>
      <w:r w:rsidRPr="005D78A9">
        <w:rPr>
          <w:b/>
        </w:rPr>
        <w:t>114</w:t>
      </w:r>
      <w:r w:rsidRPr="005D78A9">
        <w:t>, 341-356, doi:</w:t>
      </w:r>
      <w:hyperlink r:id="rId12" w:history="1">
        <w:r w:rsidRPr="005D78A9">
          <w:rPr>
            <w:rStyle w:val="a4"/>
          </w:rPr>
          <w:t>http://dx.doi.org/10.1016/0040-1951(85)90020-4</w:t>
        </w:r>
      </w:hyperlink>
      <w:r w:rsidRPr="005D78A9">
        <w:t xml:space="preserve"> (1985).</w:t>
      </w:r>
      <w:bookmarkEnd w:id="24"/>
    </w:p>
    <w:p w:rsidR="005D78A9" w:rsidRPr="005D78A9" w:rsidRDefault="005D78A9" w:rsidP="005D78A9">
      <w:pPr>
        <w:pStyle w:val="EndNoteBibliography"/>
        <w:ind w:left="720" w:hanging="720"/>
      </w:pPr>
      <w:bookmarkStart w:id="25" w:name="_ENREF_25"/>
      <w:r w:rsidRPr="005D78A9">
        <w:t>25</w:t>
      </w:r>
      <w:r w:rsidRPr="005D78A9">
        <w:tab/>
        <w:t xml:space="preserve">Ikami, A. &amp; Ito, K. Crustal structure in the Mizuho Plateau, East Antarctica, by a two-dimensional ray approximation. </w:t>
      </w:r>
      <w:r w:rsidRPr="005D78A9">
        <w:rPr>
          <w:i/>
        </w:rPr>
        <w:t>Journal of Geodynamics</w:t>
      </w:r>
      <w:r w:rsidRPr="005D78A9">
        <w:t xml:space="preserve"> </w:t>
      </w:r>
      <w:r w:rsidRPr="005D78A9">
        <w:rPr>
          <w:b/>
        </w:rPr>
        <w:t>6</w:t>
      </w:r>
      <w:r w:rsidRPr="005D78A9">
        <w:t>, 271-283, doi:</w:t>
      </w:r>
      <w:hyperlink r:id="rId13" w:history="1">
        <w:r w:rsidRPr="005D78A9">
          <w:rPr>
            <w:rStyle w:val="a4"/>
          </w:rPr>
          <w:t>http://dx.doi.org/10.1016/0264-3707(86)90044-X</w:t>
        </w:r>
      </w:hyperlink>
      <w:r w:rsidRPr="005D78A9">
        <w:t xml:space="preserve"> (1986).</w:t>
      </w:r>
      <w:bookmarkEnd w:id="25"/>
    </w:p>
    <w:p w:rsidR="005D78A9" w:rsidRPr="005D78A9" w:rsidRDefault="005D78A9" w:rsidP="005D78A9">
      <w:pPr>
        <w:pStyle w:val="EndNoteBibliography"/>
        <w:ind w:left="720" w:hanging="720"/>
      </w:pPr>
      <w:bookmarkStart w:id="26" w:name="_ENREF_26"/>
      <w:r w:rsidRPr="005D78A9">
        <w:t>26</w:t>
      </w:r>
      <w:r w:rsidRPr="005D78A9">
        <w:tab/>
        <w:t xml:space="preserve">Jokat, W., Fechner, N. &amp; Studinger, M. in </w:t>
      </w:r>
      <w:r w:rsidRPr="005D78A9">
        <w:rPr>
          <w:i/>
        </w:rPr>
        <w:t>The Antarctic Region: Geological Evolution and Processes</w:t>
      </w:r>
      <w:r w:rsidRPr="005D78A9">
        <w:t xml:space="preserve">   (ed C.A. Ricci)  453-459 (Terra Antartica Publication, 1997).</w:t>
      </w:r>
      <w:bookmarkEnd w:id="26"/>
    </w:p>
    <w:p w:rsidR="005D78A9" w:rsidRPr="005D78A9" w:rsidRDefault="005D78A9" w:rsidP="005D78A9">
      <w:pPr>
        <w:pStyle w:val="EndNoteBibliography"/>
        <w:ind w:left="720" w:hanging="720"/>
      </w:pPr>
      <w:bookmarkStart w:id="27" w:name="_ENREF_27"/>
      <w:r w:rsidRPr="005D78A9">
        <w:t>27</w:t>
      </w:r>
      <w:r w:rsidRPr="005D78A9">
        <w:tab/>
        <w:t xml:space="preserve">Kudryavtzev, G. A., Butzenko, V. V. &amp; Kadmina, I. N. in </w:t>
      </w:r>
      <w:r w:rsidRPr="005D78A9">
        <w:rPr>
          <w:i/>
        </w:rPr>
        <w:t>Sixth international sysmposium on Antarctic earth sciences</w:t>
      </w:r>
      <w:r w:rsidRPr="005D78A9">
        <w:t xml:space="preserve">     330-335 (National Institute for Polar Research, 1991).</w:t>
      </w:r>
      <w:bookmarkEnd w:id="27"/>
    </w:p>
    <w:p w:rsidR="005D78A9" w:rsidRPr="005D78A9" w:rsidRDefault="005D78A9" w:rsidP="005D78A9">
      <w:pPr>
        <w:pStyle w:val="EndNoteBibliography"/>
        <w:ind w:left="720" w:hanging="720"/>
      </w:pPr>
      <w:bookmarkStart w:id="28" w:name="_ENREF_28"/>
      <w:r w:rsidRPr="005D78A9">
        <w:t>28</w:t>
      </w:r>
      <w:r w:rsidRPr="005D78A9">
        <w:tab/>
        <w:t>Studinger, M.</w:t>
      </w:r>
      <w:r w:rsidRPr="005D78A9">
        <w:rPr>
          <w:i/>
        </w:rPr>
        <w:t xml:space="preserve"> et al.</w:t>
      </w:r>
      <w:r w:rsidRPr="005D78A9">
        <w:t xml:space="preserve"> Geophysical models for the tectonic framework of the Lake Vostok region, East Antarctica. </w:t>
      </w:r>
      <w:r w:rsidRPr="005D78A9">
        <w:rPr>
          <w:i/>
        </w:rPr>
        <w:t>Earth and Planetary Science Letters</w:t>
      </w:r>
      <w:r w:rsidRPr="005D78A9">
        <w:t xml:space="preserve"> </w:t>
      </w:r>
      <w:r w:rsidRPr="005D78A9">
        <w:rPr>
          <w:b/>
        </w:rPr>
        <w:t>216</w:t>
      </w:r>
      <w:r w:rsidRPr="005D78A9">
        <w:t>, 663-677 (2003).</w:t>
      </w:r>
      <w:bookmarkEnd w:id="28"/>
    </w:p>
    <w:p w:rsidR="005D78A9" w:rsidRPr="005D78A9" w:rsidRDefault="005D78A9" w:rsidP="005D78A9">
      <w:pPr>
        <w:pStyle w:val="EndNoteBibliography"/>
        <w:ind w:left="720" w:hanging="720"/>
      </w:pPr>
      <w:bookmarkStart w:id="29" w:name="_ENREF_29"/>
      <w:r w:rsidRPr="005D78A9">
        <w:t>29</w:t>
      </w:r>
      <w:r w:rsidRPr="005D78A9">
        <w:tab/>
        <w:t xml:space="preserve">Isanina, E. V., Krupnova, N. A., Popov, S. V., Masolov, V. N. &amp; Lukin, V. V. Deep structure of the Vostok Basin, East Antarctica as deduced from seismological observations. </w:t>
      </w:r>
      <w:r w:rsidRPr="005D78A9">
        <w:rPr>
          <w:i/>
        </w:rPr>
        <w:t>Geotectonics</w:t>
      </w:r>
      <w:r w:rsidRPr="005D78A9">
        <w:t xml:space="preserve"> </w:t>
      </w:r>
      <w:r w:rsidRPr="005D78A9">
        <w:rPr>
          <w:b/>
        </w:rPr>
        <w:t>43</w:t>
      </w:r>
      <w:r w:rsidRPr="005D78A9">
        <w:t>, 221-225, doi:10.1134/s0016852109030042 (2009).</w:t>
      </w:r>
      <w:bookmarkEnd w:id="29"/>
    </w:p>
    <w:p w:rsidR="005D78A9" w:rsidRPr="005D78A9" w:rsidRDefault="005D78A9" w:rsidP="005D78A9">
      <w:pPr>
        <w:pStyle w:val="EndNoteBibliography"/>
        <w:ind w:left="720" w:hanging="720"/>
      </w:pPr>
      <w:bookmarkStart w:id="30" w:name="_ENREF_30"/>
      <w:r w:rsidRPr="005D78A9">
        <w:t>30</w:t>
      </w:r>
      <w:r w:rsidRPr="005D78A9">
        <w:tab/>
        <w:t xml:space="preserve">Eittreim, S. L. Transition from continental to oceanic crust on the Wilkes-Adelie margin of Antarctica. </w:t>
      </w:r>
      <w:r w:rsidRPr="005D78A9">
        <w:rPr>
          <w:i/>
        </w:rPr>
        <w:t>Journal of Geophysical Research: Solid Earth</w:t>
      </w:r>
      <w:r w:rsidRPr="005D78A9">
        <w:t xml:space="preserve"> </w:t>
      </w:r>
      <w:r w:rsidRPr="005D78A9">
        <w:rPr>
          <w:b/>
        </w:rPr>
        <w:t>99</w:t>
      </w:r>
      <w:r w:rsidRPr="005D78A9">
        <w:t>, 24189-24205, doi:10.1029/94jb01903 (1994).</w:t>
      </w:r>
      <w:bookmarkEnd w:id="30"/>
    </w:p>
    <w:p w:rsidR="001F122E" w:rsidRPr="00D2302D" w:rsidRDefault="00921558" w:rsidP="0022791D">
      <w:pPr>
        <w:spacing w:line="480" w:lineRule="auto"/>
        <w:rPr>
          <w:b/>
          <w:sz w:val="24"/>
          <w:szCs w:val="24"/>
        </w:rPr>
      </w:pPr>
      <w:r>
        <w:rPr>
          <w:b/>
          <w:sz w:val="24"/>
          <w:szCs w:val="24"/>
        </w:rPr>
        <w:fldChar w:fldCharType="end"/>
      </w:r>
    </w:p>
    <w:sectPr w:rsidR="001F122E" w:rsidRPr="00D2302D" w:rsidSect="00D3430D">
      <w:pgSz w:w="11906" w:h="16838"/>
      <w:pgMar w:top="1440" w:right="1797" w:bottom="1440" w:left="1797" w:header="851" w:footer="992" w:gutter="0"/>
      <w:lnNumType w:countBy="1" w:start="2055" w:restart="continuous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BD6498" w:rsidRDefault="00BD6498" w:rsidP="00D40E9D">
      <w:r>
        <w:separator/>
      </w:r>
    </w:p>
  </w:endnote>
  <w:endnote w:type="continuationSeparator" w:id="0">
    <w:p w:rsidR="00BD6498" w:rsidRDefault="00BD6498" w:rsidP="00D40E9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BD6498" w:rsidRDefault="00BD6498" w:rsidP="00D40E9D">
      <w:r>
        <w:separator/>
      </w:r>
    </w:p>
  </w:footnote>
  <w:footnote w:type="continuationSeparator" w:id="0">
    <w:p w:rsidR="00BD6498" w:rsidRDefault="00BD6498" w:rsidP="00D40E9D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bordersDoNotSurroundHeader/>
  <w:bordersDoNotSurroundFooter/>
  <w:proofState w:spelling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item db-id=&quot;22ep95pskva926eatdqpf9dazppdd92tspt9&quot;&gt;mybib&lt;record-ids&gt;&lt;item&gt;755&lt;/item&gt;&lt;item&gt;762&lt;/item&gt;&lt;item&gt;763&lt;/item&gt;&lt;item&gt;781&lt;/item&gt;&lt;item&gt;782&lt;/item&gt;&lt;item&gt;1008&lt;/item&gt;&lt;item&gt;1094&lt;/item&gt;&lt;item&gt;1095&lt;/item&gt;&lt;item&gt;1096&lt;/item&gt;&lt;item&gt;1099&lt;/item&gt;&lt;item&gt;1100&lt;/item&gt;&lt;item&gt;1102&lt;/item&gt;&lt;item&gt;1103&lt;/item&gt;&lt;item&gt;1104&lt;/item&gt;&lt;item&gt;1105&lt;/item&gt;&lt;item&gt;1106&lt;/item&gt;&lt;item&gt;1107&lt;/item&gt;&lt;item&gt;1108&lt;/item&gt;&lt;item&gt;1109&lt;/item&gt;&lt;item&gt;1110&lt;/item&gt;&lt;item&gt;1112&lt;/item&gt;&lt;item&gt;1113&lt;/item&gt;&lt;item&gt;1114&lt;/item&gt;&lt;item&gt;1115&lt;/item&gt;&lt;item&gt;1116&lt;/item&gt;&lt;item&gt;1117&lt;/item&gt;&lt;item&gt;1119&lt;/item&gt;&lt;item&gt;1178&lt;/item&gt;&lt;/record-ids&gt;&lt;/item&gt;&lt;item db-id=&quot;25w2a0d9tv2dtgerza8pdaxcfvvfwad5dwft&quot;&gt;MeiLib&lt;record-ids&gt;&lt;item&gt;647&lt;/item&gt;&lt;/record-ids&gt;&lt;/item&gt;&lt;/Libraries&gt;"/>
  </w:docVars>
  <w:rsids>
    <w:rsidRoot w:val="00B269B1"/>
    <w:rsid w:val="000475CA"/>
    <w:rsid w:val="000D12D7"/>
    <w:rsid w:val="00114330"/>
    <w:rsid w:val="00150E8B"/>
    <w:rsid w:val="001943DA"/>
    <w:rsid w:val="001D6E79"/>
    <w:rsid w:val="001F122E"/>
    <w:rsid w:val="0022791D"/>
    <w:rsid w:val="003D791A"/>
    <w:rsid w:val="00573916"/>
    <w:rsid w:val="005748B7"/>
    <w:rsid w:val="005D78A9"/>
    <w:rsid w:val="00684F86"/>
    <w:rsid w:val="00857105"/>
    <w:rsid w:val="00874D8D"/>
    <w:rsid w:val="009064AA"/>
    <w:rsid w:val="00921558"/>
    <w:rsid w:val="00AE55CD"/>
    <w:rsid w:val="00B269B1"/>
    <w:rsid w:val="00BC6352"/>
    <w:rsid w:val="00BD6498"/>
    <w:rsid w:val="00BF30BE"/>
    <w:rsid w:val="00C24FCC"/>
    <w:rsid w:val="00CC0644"/>
    <w:rsid w:val="00D00E01"/>
    <w:rsid w:val="00D2302D"/>
    <w:rsid w:val="00D3430D"/>
    <w:rsid w:val="00D40E9D"/>
    <w:rsid w:val="00D80957"/>
    <w:rsid w:val="00F1155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EastAsia" w:hAnsi="Times New Roman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59"/>
    <w:rsid w:val="00B269B1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a"/>
    <w:link w:val="EndNoteBibliographyTitleChar"/>
    <w:rsid w:val="00B269B1"/>
    <w:pPr>
      <w:jc w:val="center"/>
    </w:pPr>
    <w:rPr>
      <w:rFonts w:cs="Times New Roman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B269B1"/>
    <w:rPr>
      <w:rFonts w:cs="Times New Roman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B269B1"/>
    <w:rPr>
      <w:rFonts w:cs="Times New Roman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B269B1"/>
    <w:rPr>
      <w:rFonts w:cs="Times New Roman"/>
      <w:noProof/>
      <w:sz w:val="20"/>
    </w:rPr>
  </w:style>
  <w:style w:type="character" w:styleId="a4">
    <w:name w:val="Hyperlink"/>
    <w:basedOn w:val="a0"/>
    <w:uiPriority w:val="99"/>
    <w:unhideWhenUsed/>
    <w:rsid w:val="00B269B1"/>
    <w:rPr>
      <w:color w:val="0000FF" w:themeColor="hyperlink"/>
      <w:u w:val="single"/>
    </w:rPr>
  </w:style>
  <w:style w:type="paragraph" w:styleId="a5">
    <w:name w:val="header"/>
    <w:basedOn w:val="a"/>
    <w:link w:val="Char"/>
    <w:uiPriority w:val="99"/>
    <w:unhideWhenUsed/>
    <w:rsid w:val="00D40E9D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5"/>
    <w:uiPriority w:val="99"/>
    <w:rsid w:val="00D40E9D"/>
    <w:rPr>
      <w:sz w:val="18"/>
      <w:szCs w:val="18"/>
    </w:rPr>
  </w:style>
  <w:style w:type="paragraph" w:styleId="a6">
    <w:name w:val="footer"/>
    <w:basedOn w:val="a"/>
    <w:link w:val="Char0"/>
    <w:uiPriority w:val="99"/>
    <w:unhideWhenUsed/>
    <w:rsid w:val="00D40E9D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6"/>
    <w:uiPriority w:val="99"/>
    <w:rsid w:val="00D40E9D"/>
    <w:rPr>
      <w:sz w:val="18"/>
      <w:szCs w:val="18"/>
    </w:rPr>
  </w:style>
  <w:style w:type="character" w:styleId="a7">
    <w:name w:val="line number"/>
    <w:basedOn w:val="a0"/>
    <w:uiPriority w:val="99"/>
    <w:semiHidden/>
    <w:unhideWhenUsed/>
    <w:rsid w:val="00150E8B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EastAsia" w:hAnsi="Times New Roman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59"/>
    <w:rsid w:val="00B269B1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a"/>
    <w:link w:val="EndNoteBibliographyTitleChar"/>
    <w:rsid w:val="00B269B1"/>
    <w:pPr>
      <w:jc w:val="center"/>
    </w:pPr>
    <w:rPr>
      <w:rFonts w:cs="Times New Roman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B269B1"/>
    <w:rPr>
      <w:rFonts w:cs="Times New Roman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B269B1"/>
    <w:rPr>
      <w:rFonts w:cs="Times New Roman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B269B1"/>
    <w:rPr>
      <w:rFonts w:cs="Times New Roman"/>
      <w:noProof/>
      <w:sz w:val="20"/>
    </w:rPr>
  </w:style>
  <w:style w:type="character" w:styleId="a4">
    <w:name w:val="Hyperlink"/>
    <w:basedOn w:val="a0"/>
    <w:uiPriority w:val="99"/>
    <w:unhideWhenUsed/>
    <w:rsid w:val="00B269B1"/>
    <w:rPr>
      <w:color w:val="0000FF" w:themeColor="hyperlink"/>
      <w:u w:val="single"/>
    </w:rPr>
  </w:style>
  <w:style w:type="paragraph" w:styleId="a5">
    <w:name w:val="header"/>
    <w:basedOn w:val="a"/>
    <w:link w:val="Char"/>
    <w:uiPriority w:val="99"/>
    <w:unhideWhenUsed/>
    <w:rsid w:val="00D40E9D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5"/>
    <w:uiPriority w:val="99"/>
    <w:rsid w:val="00D40E9D"/>
    <w:rPr>
      <w:sz w:val="18"/>
      <w:szCs w:val="18"/>
    </w:rPr>
  </w:style>
  <w:style w:type="paragraph" w:styleId="a6">
    <w:name w:val="footer"/>
    <w:basedOn w:val="a"/>
    <w:link w:val="Char0"/>
    <w:uiPriority w:val="99"/>
    <w:unhideWhenUsed/>
    <w:rsid w:val="00D40E9D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6"/>
    <w:uiPriority w:val="99"/>
    <w:rsid w:val="00D40E9D"/>
    <w:rPr>
      <w:sz w:val="18"/>
      <w:szCs w:val="18"/>
    </w:rPr>
  </w:style>
  <w:style w:type="character" w:styleId="a7">
    <w:name w:val="line number"/>
    <w:basedOn w:val="a0"/>
    <w:uiPriority w:val="99"/>
    <w:semiHidden/>
    <w:unhideWhenUsed/>
    <w:rsid w:val="00150E8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dx.doi.org/10.1016/j.epsl.2006.01.031" TargetMode="External"/><Relationship Id="rId13" Type="http://schemas.openxmlformats.org/officeDocument/2006/relationships/hyperlink" Target="http://dx.doi.org/10.1016/0264-3707(86)90044-X" TargetMode="External"/><Relationship Id="rId3" Type="http://schemas.openxmlformats.org/officeDocument/2006/relationships/settings" Target="settings.xml"/><Relationship Id="rId7" Type="http://schemas.openxmlformats.org/officeDocument/2006/relationships/hyperlink" Target="http://dx.doi.org/10.1016/j.tecto.2012.12.023" TargetMode="External"/><Relationship Id="rId12" Type="http://schemas.openxmlformats.org/officeDocument/2006/relationships/hyperlink" Target="http://dx.doi.org/10.1016/0040-1951(85)90020-4" TargetMode="Externa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hyperlink" Target="http://dx.doi.org/10.1016/S0040-1951(98)00155-3" TargetMode="External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openxmlformats.org/officeDocument/2006/relationships/hyperlink" Target="http://dx.doi.org/10.1016/0040-1951(85)90024-1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://dx.doi.org/10.1016/S1342-937X(05)70303-8" TargetMode="Externa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6</TotalTime>
  <Pages>1</Pages>
  <Words>36297</Words>
  <Characters>206897</Characters>
  <Application>Microsoft Office Word</Application>
  <DocSecurity>0</DocSecurity>
  <Lines>1724</Lines>
  <Paragraphs>485</Paragraphs>
  <ScaleCrop>false</ScaleCrop>
  <Company/>
  <LinksUpToDate>false</LinksUpToDate>
  <CharactersWithSpaces>24270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eijian</dc:creator>
  <cp:lastModifiedBy>meijian</cp:lastModifiedBy>
  <cp:revision>20</cp:revision>
  <cp:lastPrinted>2014-11-04T14:14:00Z</cp:lastPrinted>
  <dcterms:created xsi:type="dcterms:W3CDTF">2013-12-18T09:32:00Z</dcterms:created>
  <dcterms:modified xsi:type="dcterms:W3CDTF">2014-11-04T14:15:00Z</dcterms:modified>
</cp:coreProperties>
</file>